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8692130"/>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869213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28062DE" w14:textId="77777777" w:rsidR="000527F6"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325D932D" w14:textId="77777777" w:rsidR="000527F6" w:rsidRDefault="00DF551D">
          <w:pPr>
            <w:pStyle w:val="TOC1"/>
            <w:tabs>
              <w:tab w:val="right" w:leader="dot" w:pos="9016"/>
            </w:tabs>
            <w:rPr>
              <w:noProof/>
              <w:lang w:eastAsia="en-AU"/>
            </w:rPr>
          </w:pPr>
          <w:hyperlink w:anchor="_Toc418692130" w:history="1">
            <w:r w:rsidR="000527F6" w:rsidRPr="00C13F69">
              <w:rPr>
                <w:rStyle w:val="Hyperlink"/>
                <w:noProof/>
              </w:rPr>
              <w:t>Abstract</w:t>
            </w:r>
            <w:r w:rsidR="000527F6">
              <w:rPr>
                <w:noProof/>
                <w:webHidden/>
              </w:rPr>
              <w:tab/>
            </w:r>
            <w:r w:rsidR="000527F6">
              <w:rPr>
                <w:noProof/>
                <w:webHidden/>
              </w:rPr>
              <w:fldChar w:fldCharType="begin"/>
            </w:r>
            <w:r w:rsidR="000527F6">
              <w:rPr>
                <w:noProof/>
                <w:webHidden/>
              </w:rPr>
              <w:instrText xml:space="preserve"> PAGEREF _Toc418692130 \h </w:instrText>
            </w:r>
            <w:r w:rsidR="000527F6">
              <w:rPr>
                <w:noProof/>
                <w:webHidden/>
              </w:rPr>
            </w:r>
            <w:r w:rsidR="000527F6">
              <w:rPr>
                <w:noProof/>
                <w:webHidden/>
              </w:rPr>
              <w:fldChar w:fldCharType="separate"/>
            </w:r>
            <w:r w:rsidR="000527F6">
              <w:rPr>
                <w:noProof/>
                <w:webHidden/>
              </w:rPr>
              <w:t>i</w:t>
            </w:r>
            <w:r w:rsidR="000527F6">
              <w:rPr>
                <w:noProof/>
                <w:webHidden/>
              </w:rPr>
              <w:fldChar w:fldCharType="end"/>
            </w:r>
          </w:hyperlink>
        </w:p>
        <w:p w14:paraId="4AE3E57C" w14:textId="77777777" w:rsidR="000527F6" w:rsidRDefault="00DF551D">
          <w:pPr>
            <w:pStyle w:val="TOC1"/>
            <w:tabs>
              <w:tab w:val="right" w:leader="dot" w:pos="9016"/>
            </w:tabs>
            <w:rPr>
              <w:noProof/>
              <w:lang w:eastAsia="en-AU"/>
            </w:rPr>
          </w:pPr>
          <w:hyperlink w:anchor="_Toc418692131" w:history="1">
            <w:r w:rsidR="000527F6" w:rsidRPr="00C13F69">
              <w:rPr>
                <w:rStyle w:val="Hyperlink"/>
                <w:noProof/>
              </w:rPr>
              <w:t>Table of Contents</w:t>
            </w:r>
            <w:r w:rsidR="000527F6">
              <w:rPr>
                <w:noProof/>
                <w:webHidden/>
              </w:rPr>
              <w:tab/>
            </w:r>
            <w:r w:rsidR="000527F6">
              <w:rPr>
                <w:noProof/>
                <w:webHidden/>
              </w:rPr>
              <w:fldChar w:fldCharType="begin"/>
            </w:r>
            <w:r w:rsidR="000527F6">
              <w:rPr>
                <w:noProof/>
                <w:webHidden/>
              </w:rPr>
              <w:instrText xml:space="preserve"> PAGEREF _Toc418692131 \h </w:instrText>
            </w:r>
            <w:r w:rsidR="000527F6">
              <w:rPr>
                <w:noProof/>
                <w:webHidden/>
              </w:rPr>
            </w:r>
            <w:r w:rsidR="000527F6">
              <w:rPr>
                <w:noProof/>
                <w:webHidden/>
              </w:rPr>
              <w:fldChar w:fldCharType="separate"/>
            </w:r>
            <w:r w:rsidR="000527F6">
              <w:rPr>
                <w:noProof/>
                <w:webHidden/>
              </w:rPr>
              <w:t>ii</w:t>
            </w:r>
            <w:r w:rsidR="000527F6">
              <w:rPr>
                <w:noProof/>
                <w:webHidden/>
              </w:rPr>
              <w:fldChar w:fldCharType="end"/>
            </w:r>
          </w:hyperlink>
        </w:p>
        <w:p w14:paraId="23E7B278" w14:textId="77777777" w:rsidR="000527F6" w:rsidRDefault="00DF551D">
          <w:pPr>
            <w:pStyle w:val="TOC1"/>
            <w:tabs>
              <w:tab w:val="right" w:leader="dot" w:pos="9016"/>
            </w:tabs>
            <w:rPr>
              <w:noProof/>
              <w:lang w:eastAsia="en-AU"/>
            </w:rPr>
          </w:pPr>
          <w:hyperlink w:anchor="_Toc418692132" w:history="1">
            <w:r w:rsidR="000527F6" w:rsidRPr="00C13F69">
              <w:rPr>
                <w:rStyle w:val="Hyperlink"/>
                <w:noProof/>
              </w:rPr>
              <w:t>List of Figures</w:t>
            </w:r>
            <w:r w:rsidR="000527F6">
              <w:rPr>
                <w:noProof/>
                <w:webHidden/>
              </w:rPr>
              <w:tab/>
            </w:r>
            <w:r w:rsidR="000527F6">
              <w:rPr>
                <w:noProof/>
                <w:webHidden/>
              </w:rPr>
              <w:fldChar w:fldCharType="begin"/>
            </w:r>
            <w:r w:rsidR="000527F6">
              <w:rPr>
                <w:noProof/>
                <w:webHidden/>
              </w:rPr>
              <w:instrText xml:space="preserve"> PAGEREF _Toc418692132 \h </w:instrText>
            </w:r>
            <w:r w:rsidR="000527F6">
              <w:rPr>
                <w:noProof/>
                <w:webHidden/>
              </w:rPr>
            </w:r>
            <w:r w:rsidR="000527F6">
              <w:rPr>
                <w:noProof/>
                <w:webHidden/>
              </w:rPr>
              <w:fldChar w:fldCharType="separate"/>
            </w:r>
            <w:r w:rsidR="000527F6">
              <w:rPr>
                <w:noProof/>
                <w:webHidden/>
              </w:rPr>
              <w:t>v</w:t>
            </w:r>
            <w:r w:rsidR="000527F6">
              <w:rPr>
                <w:noProof/>
                <w:webHidden/>
              </w:rPr>
              <w:fldChar w:fldCharType="end"/>
            </w:r>
          </w:hyperlink>
        </w:p>
        <w:p w14:paraId="0AB67911" w14:textId="77777777" w:rsidR="000527F6" w:rsidRDefault="00DF551D">
          <w:pPr>
            <w:pStyle w:val="TOC1"/>
            <w:tabs>
              <w:tab w:val="left" w:pos="440"/>
              <w:tab w:val="right" w:leader="dot" w:pos="9016"/>
            </w:tabs>
            <w:rPr>
              <w:noProof/>
              <w:lang w:eastAsia="en-AU"/>
            </w:rPr>
          </w:pPr>
          <w:hyperlink w:anchor="_Toc418692133" w:history="1">
            <w:r w:rsidR="000527F6" w:rsidRPr="00C13F69">
              <w:rPr>
                <w:rStyle w:val="Hyperlink"/>
                <w:noProof/>
              </w:rPr>
              <w:t>1</w:t>
            </w:r>
            <w:r w:rsidR="000527F6">
              <w:rPr>
                <w:noProof/>
                <w:lang w:eastAsia="en-AU"/>
              </w:rPr>
              <w:tab/>
            </w:r>
            <w:r w:rsidR="000527F6" w:rsidRPr="00C13F69">
              <w:rPr>
                <w:rStyle w:val="Hyperlink"/>
                <w:noProof/>
              </w:rPr>
              <w:t>Introduction</w:t>
            </w:r>
            <w:r w:rsidR="000527F6">
              <w:rPr>
                <w:noProof/>
                <w:webHidden/>
              </w:rPr>
              <w:tab/>
            </w:r>
            <w:r w:rsidR="000527F6">
              <w:rPr>
                <w:noProof/>
                <w:webHidden/>
              </w:rPr>
              <w:fldChar w:fldCharType="begin"/>
            </w:r>
            <w:r w:rsidR="000527F6">
              <w:rPr>
                <w:noProof/>
                <w:webHidden/>
              </w:rPr>
              <w:instrText xml:space="preserve"> PAGEREF _Toc418692133 \h </w:instrText>
            </w:r>
            <w:r w:rsidR="000527F6">
              <w:rPr>
                <w:noProof/>
                <w:webHidden/>
              </w:rPr>
            </w:r>
            <w:r w:rsidR="000527F6">
              <w:rPr>
                <w:noProof/>
                <w:webHidden/>
              </w:rPr>
              <w:fldChar w:fldCharType="separate"/>
            </w:r>
            <w:r w:rsidR="000527F6">
              <w:rPr>
                <w:noProof/>
                <w:webHidden/>
              </w:rPr>
              <w:t>1</w:t>
            </w:r>
            <w:r w:rsidR="000527F6">
              <w:rPr>
                <w:noProof/>
                <w:webHidden/>
              </w:rPr>
              <w:fldChar w:fldCharType="end"/>
            </w:r>
          </w:hyperlink>
        </w:p>
        <w:p w14:paraId="154F41FE" w14:textId="77777777" w:rsidR="000527F6" w:rsidRDefault="00DF551D">
          <w:pPr>
            <w:pStyle w:val="TOC1"/>
            <w:tabs>
              <w:tab w:val="left" w:pos="440"/>
              <w:tab w:val="right" w:leader="dot" w:pos="9016"/>
            </w:tabs>
            <w:rPr>
              <w:noProof/>
              <w:lang w:eastAsia="en-AU"/>
            </w:rPr>
          </w:pPr>
          <w:hyperlink w:anchor="_Toc418692134" w:history="1">
            <w:r w:rsidR="000527F6" w:rsidRPr="00C13F69">
              <w:rPr>
                <w:rStyle w:val="Hyperlink"/>
                <w:noProof/>
              </w:rPr>
              <w:t>2</w:t>
            </w:r>
            <w:r w:rsidR="000527F6">
              <w:rPr>
                <w:noProof/>
                <w:lang w:eastAsia="en-AU"/>
              </w:rPr>
              <w:tab/>
            </w:r>
            <w:r w:rsidR="000527F6" w:rsidRPr="00C13F69">
              <w:rPr>
                <w:rStyle w:val="Hyperlink"/>
                <w:noProof/>
              </w:rPr>
              <w:t>Literature Survey</w:t>
            </w:r>
            <w:r w:rsidR="000527F6">
              <w:rPr>
                <w:noProof/>
                <w:webHidden/>
              </w:rPr>
              <w:tab/>
            </w:r>
            <w:r w:rsidR="000527F6">
              <w:rPr>
                <w:noProof/>
                <w:webHidden/>
              </w:rPr>
              <w:fldChar w:fldCharType="begin"/>
            </w:r>
            <w:r w:rsidR="000527F6">
              <w:rPr>
                <w:noProof/>
                <w:webHidden/>
              </w:rPr>
              <w:instrText xml:space="preserve"> PAGEREF _Toc418692134 \h </w:instrText>
            </w:r>
            <w:r w:rsidR="000527F6">
              <w:rPr>
                <w:noProof/>
                <w:webHidden/>
              </w:rPr>
            </w:r>
            <w:r w:rsidR="000527F6">
              <w:rPr>
                <w:noProof/>
                <w:webHidden/>
              </w:rPr>
              <w:fldChar w:fldCharType="separate"/>
            </w:r>
            <w:r w:rsidR="000527F6">
              <w:rPr>
                <w:noProof/>
                <w:webHidden/>
              </w:rPr>
              <w:t>2</w:t>
            </w:r>
            <w:r w:rsidR="000527F6">
              <w:rPr>
                <w:noProof/>
                <w:webHidden/>
              </w:rPr>
              <w:fldChar w:fldCharType="end"/>
            </w:r>
          </w:hyperlink>
        </w:p>
        <w:p w14:paraId="1CA36553" w14:textId="77777777" w:rsidR="000527F6" w:rsidRDefault="00DF551D">
          <w:pPr>
            <w:pStyle w:val="TOC2"/>
            <w:tabs>
              <w:tab w:val="left" w:pos="880"/>
              <w:tab w:val="right" w:leader="dot" w:pos="9016"/>
            </w:tabs>
            <w:rPr>
              <w:noProof/>
              <w:lang w:eastAsia="en-AU"/>
            </w:rPr>
          </w:pPr>
          <w:hyperlink w:anchor="_Toc418692135" w:history="1">
            <w:r w:rsidR="000527F6" w:rsidRPr="00C13F69">
              <w:rPr>
                <w:rStyle w:val="Hyperlink"/>
                <w:noProof/>
              </w:rPr>
              <w:t>2.1</w:t>
            </w:r>
            <w:r w:rsidR="000527F6">
              <w:rPr>
                <w:noProof/>
                <w:lang w:eastAsia="en-AU"/>
              </w:rPr>
              <w:tab/>
            </w:r>
            <w:r w:rsidR="000527F6" w:rsidRPr="00C13F69">
              <w:rPr>
                <w:rStyle w:val="Hyperlink"/>
                <w:noProof/>
              </w:rPr>
              <w:t>Metallic Glasses (MGs)</w:t>
            </w:r>
            <w:r w:rsidR="000527F6">
              <w:rPr>
                <w:noProof/>
                <w:webHidden/>
              </w:rPr>
              <w:tab/>
            </w:r>
            <w:r w:rsidR="000527F6">
              <w:rPr>
                <w:noProof/>
                <w:webHidden/>
              </w:rPr>
              <w:fldChar w:fldCharType="begin"/>
            </w:r>
            <w:r w:rsidR="000527F6">
              <w:rPr>
                <w:noProof/>
                <w:webHidden/>
              </w:rPr>
              <w:instrText xml:space="preserve"> PAGEREF _Toc418692135 \h </w:instrText>
            </w:r>
            <w:r w:rsidR="000527F6">
              <w:rPr>
                <w:noProof/>
                <w:webHidden/>
              </w:rPr>
            </w:r>
            <w:r w:rsidR="000527F6">
              <w:rPr>
                <w:noProof/>
                <w:webHidden/>
              </w:rPr>
              <w:fldChar w:fldCharType="separate"/>
            </w:r>
            <w:r w:rsidR="000527F6">
              <w:rPr>
                <w:noProof/>
                <w:webHidden/>
              </w:rPr>
              <w:t>2</w:t>
            </w:r>
            <w:r w:rsidR="000527F6">
              <w:rPr>
                <w:noProof/>
                <w:webHidden/>
              </w:rPr>
              <w:fldChar w:fldCharType="end"/>
            </w:r>
          </w:hyperlink>
        </w:p>
        <w:p w14:paraId="4372CF88" w14:textId="77777777" w:rsidR="000527F6" w:rsidRDefault="00DF551D">
          <w:pPr>
            <w:pStyle w:val="TOC3"/>
            <w:tabs>
              <w:tab w:val="left" w:pos="1320"/>
              <w:tab w:val="right" w:leader="dot" w:pos="9016"/>
            </w:tabs>
            <w:rPr>
              <w:noProof/>
              <w:lang w:eastAsia="en-AU"/>
            </w:rPr>
          </w:pPr>
          <w:hyperlink w:anchor="_Toc418692136" w:history="1">
            <w:r w:rsidR="000527F6" w:rsidRPr="00C13F69">
              <w:rPr>
                <w:rStyle w:val="Hyperlink"/>
                <w:noProof/>
              </w:rPr>
              <w:t>2.1.1</w:t>
            </w:r>
            <w:r w:rsidR="000527F6">
              <w:rPr>
                <w:noProof/>
                <w:lang w:eastAsia="en-AU"/>
              </w:rPr>
              <w:tab/>
            </w:r>
            <w:r w:rsidR="000527F6" w:rsidRPr="00C13F69">
              <w:rPr>
                <w:rStyle w:val="Hyperlink"/>
                <w:noProof/>
              </w:rPr>
              <w:t>MGs Properties</w:t>
            </w:r>
            <w:r w:rsidR="000527F6">
              <w:rPr>
                <w:noProof/>
                <w:webHidden/>
              </w:rPr>
              <w:tab/>
            </w:r>
            <w:r w:rsidR="000527F6">
              <w:rPr>
                <w:noProof/>
                <w:webHidden/>
              </w:rPr>
              <w:fldChar w:fldCharType="begin"/>
            </w:r>
            <w:r w:rsidR="000527F6">
              <w:rPr>
                <w:noProof/>
                <w:webHidden/>
              </w:rPr>
              <w:instrText xml:space="preserve"> PAGEREF _Toc418692136 \h </w:instrText>
            </w:r>
            <w:r w:rsidR="000527F6">
              <w:rPr>
                <w:noProof/>
                <w:webHidden/>
              </w:rPr>
            </w:r>
            <w:r w:rsidR="000527F6">
              <w:rPr>
                <w:noProof/>
                <w:webHidden/>
              </w:rPr>
              <w:fldChar w:fldCharType="separate"/>
            </w:r>
            <w:r w:rsidR="000527F6">
              <w:rPr>
                <w:noProof/>
                <w:webHidden/>
              </w:rPr>
              <w:t>2</w:t>
            </w:r>
            <w:r w:rsidR="000527F6">
              <w:rPr>
                <w:noProof/>
                <w:webHidden/>
              </w:rPr>
              <w:fldChar w:fldCharType="end"/>
            </w:r>
          </w:hyperlink>
        </w:p>
        <w:p w14:paraId="26907EF5" w14:textId="77777777" w:rsidR="000527F6" w:rsidRDefault="00DF551D">
          <w:pPr>
            <w:pStyle w:val="TOC3"/>
            <w:tabs>
              <w:tab w:val="left" w:pos="1320"/>
              <w:tab w:val="right" w:leader="dot" w:pos="9016"/>
            </w:tabs>
            <w:rPr>
              <w:noProof/>
              <w:lang w:eastAsia="en-AU"/>
            </w:rPr>
          </w:pPr>
          <w:hyperlink w:anchor="_Toc418692137" w:history="1">
            <w:r w:rsidR="000527F6" w:rsidRPr="00C13F69">
              <w:rPr>
                <w:rStyle w:val="Hyperlink"/>
                <w:noProof/>
              </w:rPr>
              <w:t>2.1.2</w:t>
            </w:r>
            <w:r w:rsidR="000527F6">
              <w:rPr>
                <w:noProof/>
                <w:lang w:eastAsia="en-AU"/>
              </w:rPr>
              <w:tab/>
            </w:r>
            <w:r w:rsidR="000527F6" w:rsidRPr="00C13F69">
              <w:rPr>
                <w:rStyle w:val="Hyperlink"/>
                <w:noProof/>
              </w:rPr>
              <w:t>Theory of MG Production</w:t>
            </w:r>
            <w:r w:rsidR="000527F6">
              <w:rPr>
                <w:noProof/>
                <w:webHidden/>
              </w:rPr>
              <w:tab/>
            </w:r>
            <w:r w:rsidR="000527F6">
              <w:rPr>
                <w:noProof/>
                <w:webHidden/>
              </w:rPr>
              <w:fldChar w:fldCharType="begin"/>
            </w:r>
            <w:r w:rsidR="000527F6">
              <w:rPr>
                <w:noProof/>
                <w:webHidden/>
              </w:rPr>
              <w:instrText xml:space="preserve"> PAGEREF _Toc418692137 \h </w:instrText>
            </w:r>
            <w:r w:rsidR="000527F6">
              <w:rPr>
                <w:noProof/>
                <w:webHidden/>
              </w:rPr>
            </w:r>
            <w:r w:rsidR="000527F6">
              <w:rPr>
                <w:noProof/>
                <w:webHidden/>
              </w:rPr>
              <w:fldChar w:fldCharType="separate"/>
            </w:r>
            <w:r w:rsidR="000527F6">
              <w:rPr>
                <w:noProof/>
                <w:webHidden/>
              </w:rPr>
              <w:t>2</w:t>
            </w:r>
            <w:r w:rsidR="000527F6">
              <w:rPr>
                <w:noProof/>
                <w:webHidden/>
              </w:rPr>
              <w:fldChar w:fldCharType="end"/>
            </w:r>
          </w:hyperlink>
        </w:p>
        <w:p w14:paraId="10633BB9" w14:textId="77777777" w:rsidR="000527F6" w:rsidRDefault="00DF551D">
          <w:pPr>
            <w:pStyle w:val="TOC4"/>
            <w:tabs>
              <w:tab w:val="left" w:pos="1540"/>
              <w:tab w:val="right" w:leader="dot" w:pos="9016"/>
            </w:tabs>
            <w:rPr>
              <w:noProof/>
              <w:lang w:eastAsia="en-AU"/>
            </w:rPr>
          </w:pPr>
          <w:hyperlink w:anchor="_Toc418692138" w:history="1">
            <w:r w:rsidR="000527F6" w:rsidRPr="00C13F69">
              <w:rPr>
                <w:rStyle w:val="Hyperlink"/>
                <w:noProof/>
              </w:rPr>
              <w:t>2.1.2.1</w:t>
            </w:r>
            <w:r w:rsidR="000527F6">
              <w:rPr>
                <w:noProof/>
                <w:lang w:eastAsia="en-AU"/>
              </w:rPr>
              <w:tab/>
            </w:r>
            <w:r w:rsidR="000527F6" w:rsidRPr="00C13F69">
              <w:rPr>
                <w:rStyle w:val="Hyperlink"/>
                <w:noProof/>
              </w:rPr>
              <w:t>Solidification, Super Cooled Liquid (SCL), and Glass Transition (</w:t>
            </w:r>
            <m:oMath>
              <m:r>
                <m:rPr>
                  <m:sty m:val="bi"/>
                </m:rPr>
                <w:rPr>
                  <w:rStyle w:val="Hyperlink"/>
                  <w:rFonts w:ascii="Cambria Math" w:hAnsi="Cambria Math"/>
                  <w:noProof/>
                </w:rPr>
                <m:t>Tg</m:t>
              </m:r>
            </m:oMath>
            <w:r w:rsidR="000527F6" w:rsidRPr="00C13F69">
              <w:rPr>
                <w:rStyle w:val="Hyperlink"/>
                <w:noProof/>
              </w:rPr>
              <w:t>)</w:t>
            </w:r>
            <w:r w:rsidR="000527F6">
              <w:rPr>
                <w:noProof/>
                <w:webHidden/>
              </w:rPr>
              <w:tab/>
            </w:r>
            <w:r w:rsidR="000527F6">
              <w:rPr>
                <w:noProof/>
                <w:webHidden/>
              </w:rPr>
              <w:fldChar w:fldCharType="begin"/>
            </w:r>
            <w:r w:rsidR="000527F6">
              <w:rPr>
                <w:noProof/>
                <w:webHidden/>
              </w:rPr>
              <w:instrText xml:space="preserve"> PAGEREF _Toc418692138 \h </w:instrText>
            </w:r>
            <w:r w:rsidR="000527F6">
              <w:rPr>
                <w:noProof/>
                <w:webHidden/>
              </w:rPr>
            </w:r>
            <w:r w:rsidR="000527F6">
              <w:rPr>
                <w:noProof/>
                <w:webHidden/>
              </w:rPr>
              <w:fldChar w:fldCharType="separate"/>
            </w:r>
            <w:r w:rsidR="000527F6">
              <w:rPr>
                <w:noProof/>
                <w:webHidden/>
              </w:rPr>
              <w:t>2</w:t>
            </w:r>
            <w:r w:rsidR="000527F6">
              <w:rPr>
                <w:noProof/>
                <w:webHidden/>
              </w:rPr>
              <w:fldChar w:fldCharType="end"/>
            </w:r>
          </w:hyperlink>
        </w:p>
        <w:p w14:paraId="49F6DCF5" w14:textId="77777777" w:rsidR="000527F6" w:rsidRDefault="00DF551D">
          <w:pPr>
            <w:pStyle w:val="TOC4"/>
            <w:tabs>
              <w:tab w:val="left" w:pos="1540"/>
              <w:tab w:val="right" w:leader="dot" w:pos="9016"/>
            </w:tabs>
            <w:rPr>
              <w:noProof/>
              <w:lang w:eastAsia="en-AU"/>
            </w:rPr>
          </w:pPr>
          <w:hyperlink w:anchor="_Toc418692139" w:history="1">
            <w:r w:rsidR="000527F6" w:rsidRPr="00C13F69">
              <w:rPr>
                <w:rStyle w:val="Hyperlink"/>
                <w:noProof/>
              </w:rPr>
              <w:t>2.1.2.2</w:t>
            </w:r>
            <w:r w:rsidR="000527F6">
              <w:rPr>
                <w:noProof/>
                <w:lang w:eastAsia="en-AU"/>
              </w:rPr>
              <w:tab/>
            </w:r>
            <w:r w:rsidR="000527F6" w:rsidRPr="00C13F69">
              <w:rPr>
                <w:rStyle w:val="Hyperlink"/>
                <w:noProof/>
              </w:rPr>
              <w:t>Glass Forming Ability (GFA) and Bulk Metallic Glasses (BMGs)</w:t>
            </w:r>
            <w:r w:rsidR="000527F6">
              <w:rPr>
                <w:noProof/>
                <w:webHidden/>
              </w:rPr>
              <w:tab/>
            </w:r>
            <w:r w:rsidR="000527F6">
              <w:rPr>
                <w:noProof/>
                <w:webHidden/>
              </w:rPr>
              <w:fldChar w:fldCharType="begin"/>
            </w:r>
            <w:r w:rsidR="000527F6">
              <w:rPr>
                <w:noProof/>
                <w:webHidden/>
              </w:rPr>
              <w:instrText xml:space="preserve"> PAGEREF _Toc418692139 \h </w:instrText>
            </w:r>
            <w:r w:rsidR="000527F6">
              <w:rPr>
                <w:noProof/>
                <w:webHidden/>
              </w:rPr>
            </w:r>
            <w:r w:rsidR="000527F6">
              <w:rPr>
                <w:noProof/>
                <w:webHidden/>
              </w:rPr>
              <w:fldChar w:fldCharType="separate"/>
            </w:r>
            <w:r w:rsidR="000527F6">
              <w:rPr>
                <w:noProof/>
                <w:webHidden/>
              </w:rPr>
              <w:t>3</w:t>
            </w:r>
            <w:r w:rsidR="000527F6">
              <w:rPr>
                <w:noProof/>
                <w:webHidden/>
              </w:rPr>
              <w:fldChar w:fldCharType="end"/>
            </w:r>
          </w:hyperlink>
        </w:p>
        <w:p w14:paraId="1E87780D" w14:textId="77777777" w:rsidR="000527F6" w:rsidRDefault="00DF551D">
          <w:pPr>
            <w:pStyle w:val="TOC4"/>
            <w:tabs>
              <w:tab w:val="left" w:pos="1540"/>
              <w:tab w:val="right" w:leader="dot" w:pos="9016"/>
            </w:tabs>
            <w:rPr>
              <w:noProof/>
              <w:lang w:eastAsia="en-AU"/>
            </w:rPr>
          </w:pPr>
          <w:hyperlink w:anchor="_Toc418692140" w:history="1">
            <w:r w:rsidR="000527F6" w:rsidRPr="00C13F69">
              <w:rPr>
                <w:rStyle w:val="Hyperlink"/>
                <w:noProof/>
              </w:rPr>
              <w:t>2.1.2.3</w:t>
            </w:r>
            <w:r w:rsidR="000527F6">
              <w:rPr>
                <w:noProof/>
                <w:lang w:eastAsia="en-AU"/>
              </w:rPr>
              <w:tab/>
            </w:r>
            <w:r w:rsidR="000527F6" w:rsidRPr="00C13F69">
              <w:rPr>
                <w:rStyle w:val="Hyperlink"/>
                <w:noProof/>
              </w:rPr>
              <w:t>BMG Manufacture Methods</w:t>
            </w:r>
            <w:r w:rsidR="000527F6">
              <w:rPr>
                <w:noProof/>
                <w:webHidden/>
              </w:rPr>
              <w:tab/>
            </w:r>
            <w:r w:rsidR="000527F6">
              <w:rPr>
                <w:noProof/>
                <w:webHidden/>
              </w:rPr>
              <w:fldChar w:fldCharType="begin"/>
            </w:r>
            <w:r w:rsidR="000527F6">
              <w:rPr>
                <w:noProof/>
                <w:webHidden/>
              </w:rPr>
              <w:instrText xml:space="preserve"> PAGEREF _Toc418692140 \h </w:instrText>
            </w:r>
            <w:r w:rsidR="000527F6">
              <w:rPr>
                <w:noProof/>
                <w:webHidden/>
              </w:rPr>
            </w:r>
            <w:r w:rsidR="000527F6">
              <w:rPr>
                <w:noProof/>
                <w:webHidden/>
              </w:rPr>
              <w:fldChar w:fldCharType="separate"/>
            </w:r>
            <w:r w:rsidR="000527F6">
              <w:rPr>
                <w:noProof/>
                <w:webHidden/>
              </w:rPr>
              <w:t>4</w:t>
            </w:r>
            <w:r w:rsidR="000527F6">
              <w:rPr>
                <w:noProof/>
                <w:webHidden/>
              </w:rPr>
              <w:fldChar w:fldCharType="end"/>
            </w:r>
          </w:hyperlink>
        </w:p>
        <w:p w14:paraId="4E15446B" w14:textId="77777777" w:rsidR="000527F6" w:rsidRDefault="00DF551D">
          <w:pPr>
            <w:pStyle w:val="TOC5"/>
            <w:tabs>
              <w:tab w:val="left" w:pos="1880"/>
              <w:tab w:val="right" w:leader="dot" w:pos="9016"/>
            </w:tabs>
            <w:rPr>
              <w:noProof/>
              <w:lang w:eastAsia="en-AU"/>
            </w:rPr>
          </w:pPr>
          <w:hyperlink w:anchor="_Toc418692141" w:history="1">
            <w:r w:rsidR="000527F6" w:rsidRPr="00C13F69">
              <w:rPr>
                <w:rStyle w:val="Hyperlink"/>
                <w:noProof/>
              </w:rPr>
              <w:t>2.1.2.3.1</w:t>
            </w:r>
            <w:r w:rsidR="000527F6">
              <w:rPr>
                <w:noProof/>
                <w:lang w:eastAsia="en-AU"/>
              </w:rPr>
              <w:tab/>
            </w:r>
            <w:r w:rsidR="000527F6" w:rsidRPr="00C13F69">
              <w:rPr>
                <w:rStyle w:val="Hyperlink"/>
                <w:noProof/>
              </w:rPr>
              <w:t>Thermoplastic Forming (TPF) Processing</w:t>
            </w:r>
            <w:r w:rsidR="000527F6">
              <w:rPr>
                <w:noProof/>
                <w:webHidden/>
              </w:rPr>
              <w:tab/>
            </w:r>
            <w:r w:rsidR="000527F6">
              <w:rPr>
                <w:noProof/>
                <w:webHidden/>
              </w:rPr>
              <w:fldChar w:fldCharType="begin"/>
            </w:r>
            <w:r w:rsidR="000527F6">
              <w:rPr>
                <w:noProof/>
                <w:webHidden/>
              </w:rPr>
              <w:instrText xml:space="preserve"> PAGEREF _Toc418692141 \h </w:instrText>
            </w:r>
            <w:r w:rsidR="000527F6">
              <w:rPr>
                <w:noProof/>
                <w:webHidden/>
              </w:rPr>
            </w:r>
            <w:r w:rsidR="000527F6">
              <w:rPr>
                <w:noProof/>
                <w:webHidden/>
              </w:rPr>
              <w:fldChar w:fldCharType="separate"/>
            </w:r>
            <w:r w:rsidR="000527F6">
              <w:rPr>
                <w:noProof/>
                <w:webHidden/>
              </w:rPr>
              <w:t>5</w:t>
            </w:r>
            <w:r w:rsidR="000527F6">
              <w:rPr>
                <w:noProof/>
                <w:webHidden/>
              </w:rPr>
              <w:fldChar w:fldCharType="end"/>
            </w:r>
          </w:hyperlink>
        </w:p>
        <w:p w14:paraId="20EE9178" w14:textId="77777777" w:rsidR="000527F6" w:rsidRDefault="00DF551D">
          <w:pPr>
            <w:pStyle w:val="TOC2"/>
            <w:tabs>
              <w:tab w:val="left" w:pos="880"/>
              <w:tab w:val="right" w:leader="dot" w:pos="9016"/>
            </w:tabs>
            <w:rPr>
              <w:noProof/>
              <w:lang w:eastAsia="en-AU"/>
            </w:rPr>
          </w:pPr>
          <w:hyperlink w:anchor="_Toc418692142" w:history="1">
            <w:r w:rsidR="000527F6" w:rsidRPr="00C13F69">
              <w:rPr>
                <w:rStyle w:val="Hyperlink"/>
                <w:noProof/>
              </w:rPr>
              <w:t>2.2</w:t>
            </w:r>
            <w:r w:rsidR="000527F6">
              <w:rPr>
                <w:noProof/>
                <w:lang w:eastAsia="en-AU"/>
              </w:rPr>
              <w:tab/>
            </w:r>
            <w:r w:rsidR="000527F6" w:rsidRPr="00C13F69">
              <w:rPr>
                <w:rStyle w:val="Hyperlink"/>
                <w:noProof/>
              </w:rPr>
              <w:t>Thin Films</w:t>
            </w:r>
            <w:r w:rsidR="000527F6">
              <w:rPr>
                <w:noProof/>
                <w:webHidden/>
              </w:rPr>
              <w:tab/>
            </w:r>
            <w:r w:rsidR="000527F6">
              <w:rPr>
                <w:noProof/>
                <w:webHidden/>
              </w:rPr>
              <w:fldChar w:fldCharType="begin"/>
            </w:r>
            <w:r w:rsidR="000527F6">
              <w:rPr>
                <w:noProof/>
                <w:webHidden/>
              </w:rPr>
              <w:instrText xml:space="preserve"> PAGEREF _Toc418692142 \h </w:instrText>
            </w:r>
            <w:r w:rsidR="000527F6">
              <w:rPr>
                <w:noProof/>
                <w:webHidden/>
              </w:rPr>
            </w:r>
            <w:r w:rsidR="000527F6">
              <w:rPr>
                <w:noProof/>
                <w:webHidden/>
              </w:rPr>
              <w:fldChar w:fldCharType="separate"/>
            </w:r>
            <w:r w:rsidR="000527F6">
              <w:rPr>
                <w:noProof/>
                <w:webHidden/>
              </w:rPr>
              <w:t>6</w:t>
            </w:r>
            <w:r w:rsidR="000527F6">
              <w:rPr>
                <w:noProof/>
                <w:webHidden/>
              </w:rPr>
              <w:fldChar w:fldCharType="end"/>
            </w:r>
          </w:hyperlink>
        </w:p>
        <w:p w14:paraId="7B4F5ED7" w14:textId="77777777" w:rsidR="000527F6" w:rsidRDefault="00DF551D">
          <w:pPr>
            <w:pStyle w:val="TOC3"/>
            <w:tabs>
              <w:tab w:val="left" w:pos="1320"/>
              <w:tab w:val="right" w:leader="dot" w:pos="9016"/>
            </w:tabs>
            <w:rPr>
              <w:noProof/>
              <w:lang w:eastAsia="en-AU"/>
            </w:rPr>
          </w:pPr>
          <w:hyperlink w:anchor="_Toc418692143" w:history="1">
            <w:r w:rsidR="000527F6" w:rsidRPr="00C13F69">
              <w:rPr>
                <w:rStyle w:val="Hyperlink"/>
                <w:noProof/>
              </w:rPr>
              <w:t>2.2.1</w:t>
            </w:r>
            <w:r w:rsidR="000527F6">
              <w:rPr>
                <w:noProof/>
                <w:lang w:eastAsia="en-AU"/>
              </w:rPr>
              <w:tab/>
            </w:r>
            <w:r w:rsidR="000527F6" w:rsidRPr="00C13F69">
              <w:rPr>
                <w:rStyle w:val="Hyperlink"/>
                <w:noProof/>
              </w:rPr>
              <w:t>Thin Film Properties</w:t>
            </w:r>
            <w:r w:rsidR="000527F6">
              <w:rPr>
                <w:noProof/>
                <w:webHidden/>
              </w:rPr>
              <w:tab/>
            </w:r>
            <w:r w:rsidR="000527F6">
              <w:rPr>
                <w:noProof/>
                <w:webHidden/>
              </w:rPr>
              <w:fldChar w:fldCharType="begin"/>
            </w:r>
            <w:r w:rsidR="000527F6">
              <w:rPr>
                <w:noProof/>
                <w:webHidden/>
              </w:rPr>
              <w:instrText xml:space="preserve"> PAGEREF _Toc418692143 \h </w:instrText>
            </w:r>
            <w:r w:rsidR="000527F6">
              <w:rPr>
                <w:noProof/>
                <w:webHidden/>
              </w:rPr>
            </w:r>
            <w:r w:rsidR="000527F6">
              <w:rPr>
                <w:noProof/>
                <w:webHidden/>
              </w:rPr>
              <w:fldChar w:fldCharType="separate"/>
            </w:r>
            <w:r w:rsidR="000527F6">
              <w:rPr>
                <w:noProof/>
                <w:webHidden/>
              </w:rPr>
              <w:t>6</w:t>
            </w:r>
            <w:r w:rsidR="000527F6">
              <w:rPr>
                <w:noProof/>
                <w:webHidden/>
              </w:rPr>
              <w:fldChar w:fldCharType="end"/>
            </w:r>
          </w:hyperlink>
        </w:p>
        <w:p w14:paraId="2EF64B6D" w14:textId="77777777" w:rsidR="000527F6" w:rsidRDefault="00DF551D">
          <w:pPr>
            <w:pStyle w:val="TOC3"/>
            <w:tabs>
              <w:tab w:val="left" w:pos="1320"/>
              <w:tab w:val="right" w:leader="dot" w:pos="9016"/>
            </w:tabs>
            <w:rPr>
              <w:noProof/>
              <w:lang w:eastAsia="en-AU"/>
            </w:rPr>
          </w:pPr>
          <w:hyperlink w:anchor="_Toc418692144" w:history="1">
            <w:r w:rsidR="000527F6" w:rsidRPr="00C13F69">
              <w:rPr>
                <w:rStyle w:val="Hyperlink"/>
                <w:noProof/>
              </w:rPr>
              <w:t>2.2.2</w:t>
            </w:r>
            <w:r w:rsidR="000527F6">
              <w:rPr>
                <w:noProof/>
                <w:lang w:eastAsia="en-AU"/>
              </w:rPr>
              <w:tab/>
            </w:r>
            <w:r w:rsidR="000527F6" w:rsidRPr="00C13F69">
              <w:rPr>
                <w:rStyle w:val="Hyperlink"/>
                <w:noProof/>
              </w:rPr>
              <w:t>Production via Deposition</w:t>
            </w:r>
            <w:r w:rsidR="000527F6">
              <w:rPr>
                <w:noProof/>
                <w:webHidden/>
              </w:rPr>
              <w:tab/>
            </w:r>
            <w:r w:rsidR="000527F6">
              <w:rPr>
                <w:noProof/>
                <w:webHidden/>
              </w:rPr>
              <w:fldChar w:fldCharType="begin"/>
            </w:r>
            <w:r w:rsidR="000527F6">
              <w:rPr>
                <w:noProof/>
                <w:webHidden/>
              </w:rPr>
              <w:instrText xml:space="preserve"> PAGEREF _Toc418692144 \h </w:instrText>
            </w:r>
            <w:r w:rsidR="000527F6">
              <w:rPr>
                <w:noProof/>
                <w:webHidden/>
              </w:rPr>
            </w:r>
            <w:r w:rsidR="000527F6">
              <w:rPr>
                <w:noProof/>
                <w:webHidden/>
              </w:rPr>
              <w:fldChar w:fldCharType="separate"/>
            </w:r>
            <w:r w:rsidR="000527F6">
              <w:rPr>
                <w:noProof/>
                <w:webHidden/>
              </w:rPr>
              <w:t>7</w:t>
            </w:r>
            <w:r w:rsidR="000527F6">
              <w:rPr>
                <w:noProof/>
                <w:webHidden/>
              </w:rPr>
              <w:fldChar w:fldCharType="end"/>
            </w:r>
          </w:hyperlink>
        </w:p>
        <w:p w14:paraId="39B86F09" w14:textId="77777777" w:rsidR="000527F6" w:rsidRDefault="00DF551D">
          <w:pPr>
            <w:pStyle w:val="TOC4"/>
            <w:tabs>
              <w:tab w:val="left" w:pos="1540"/>
              <w:tab w:val="right" w:leader="dot" w:pos="9016"/>
            </w:tabs>
            <w:rPr>
              <w:noProof/>
              <w:lang w:eastAsia="en-AU"/>
            </w:rPr>
          </w:pPr>
          <w:hyperlink w:anchor="_Toc418692145" w:history="1">
            <w:r w:rsidR="000527F6" w:rsidRPr="00C13F69">
              <w:rPr>
                <w:rStyle w:val="Hyperlink"/>
                <w:noProof/>
              </w:rPr>
              <w:t>2.2.2.1</w:t>
            </w:r>
            <w:r w:rsidR="000527F6">
              <w:rPr>
                <w:noProof/>
                <w:lang w:eastAsia="en-AU"/>
              </w:rPr>
              <w:tab/>
            </w:r>
            <w:r w:rsidR="000527F6" w:rsidRPr="00C13F69">
              <w:rPr>
                <w:rStyle w:val="Hyperlink"/>
                <w:noProof/>
              </w:rPr>
              <w:t>Pulsed Laser Deposition (PLD)</w:t>
            </w:r>
            <w:r w:rsidR="000527F6">
              <w:rPr>
                <w:noProof/>
                <w:webHidden/>
              </w:rPr>
              <w:tab/>
            </w:r>
            <w:r w:rsidR="000527F6">
              <w:rPr>
                <w:noProof/>
                <w:webHidden/>
              </w:rPr>
              <w:fldChar w:fldCharType="begin"/>
            </w:r>
            <w:r w:rsidR="000527F6">
              <w:rPr>
                <w:noProof/>
                <w:webHidden/>
              </w:rPr>
              <w:instrText xml:space="preserve"> PAGEREF _Toc418692145 \h </w:instrText>
            </w:r>
            <w:r w:rsidR="000527F6">
              <w:rPr>
                <w:noProof/>
                <w:webHidden/>
              </w:rPr>
            </w:r>
            <w:r w:rsidR="000527F6">
              <w:rPr>
                <w:noProof/>
                <w:webHidden/>
              </w:rPr>
              <w:fldChar w:fldCharType="separate"/>
            </w:r>
            <w:r w:rsidR="000527F6">
              <w:rPr>
                <w:noProof/>
                <w:webHidden/>
              </w:rPr>
              <w:t>7</w:t>
            </w:r>
            <w:r w:rsidR="000527F6">
              <w:rPr>
                <w:noProof/>
                <w:webHidden/>
              </w:rPr>
              <w:fldChar w:fldCharType="end"/>
            </w:r>
          </w:hyperlink>
        </w:p>
        <w:p w14:paraId="73888F52" w14:textId="77777777" w:rsidR="000527F6" w:rsidRDefault="00DF551D">
          <w:pPr>
            <w:pStyle w:val="TOC5"/>
            <w:tabs>
              <w:tab w:val="left" w:pos="1880"/>
              <w:tab w:val="right" w:leader="dot" w:pos="9016"/>
            </w:tabs>
            <w:rPr>
              <w:noProof/>
              <w:lang w:eastAsia="en-AU"/>
            </w:rPr>
          </w:pPr>
          <w:hyperlink w:anchor="_Toc418692146" w:history="1">
            <w:r w:rsidR="000527F6" w:rsidRPr="00C13F69">
              <w:rPr>
                <w:rStyle w:val="Hyperlink"/>
                <w:rFonts w:eastAsia="Times New Roman"/>
                <w:noProof/>
                <w:lang w:eastAsia="en-AU"/>
              </w:rPr>
              <w:t>2.2.2.1.1</w:t>
            </w:r>
            <w:r w:rsidR="000527F6">
              <w:rPr>
                <w:noProof/>
                <w:lang w:eastAsia="en-AU"/>
              </w:rPr>
              <w:tab/>
            </w:r>
            <w:r w:rsidR="000527F6" w:rsidRPr="00C13F69">
              <w:rPr>
                <w:rStyle w:val="Hyperlink"/>
                <w:rFonts w:eastAsia="Times New Roman"/>
                <w:noProof/>
                <w:lang w:eastAsia="en-AU"/>
              </w:rPr>
              <w:t>PLD Advantages</w:t>
            </w:r>
            <w:r w:rsidR="000527F6">
              <w:rPr>
                <w:noProof/>
                <w:webHidden/>
              </w:rPr>
              <w:tab/>
            </w:r>
            <w:r w:rsidR="000527F6">
              <w:rPr>
                <w:noProof/>
                <w:webHidden/>
              </w:rPr>
              <w:fldChar w:fldCharType="begin"/>
            </w:r>
            <w:r w:rsidR="000527F6">
              <w:rPr>
                <w:noProof/>
                <w:webHidden/>
              </w:rPr>
              <w:instrText xml:space="preserve"> PAGEREF _Toc418692146 \h </w:instrText>
            </w:r>
            <w:r w:rsidR="000527F6">
              <w:rPr>
                <w:noProof/>
                <w:webHidden/>
              </w:rPr>
            </w:r>
            <w:r w:rsidR="000527F6">
              <w:rPr>
                <w:noProof/>
                <w:webHidden/>
              </w:rPr>
              <w:fldChar w:fldCharType="separate"/>
            </w:r>
            <w:r w:rsidR="000527F6">
              <w:rPr>
                <w:noProof/>
                <w:webHidden/>
              </w:rPr>
              <w:t>7</w:t>
            </w:r>
            <w:r w:rsidR="000527F6">
              <w:rPr>
                <w:noProof/>
                <w:webHidden/>
              </w:rPr>
              <w:fldChar w:fldCharType="end"/>
            </w:r>
          </w:hyperlink>
        </w:p>
        <w:p w14:paraId="58EF41EF" w14:textId="77777777" w:rsidR="000527F6" w:rsidRDefault="00DF551D">
          <w:pPr>
            <w:pStyle w:val="TOC5"/>
            <w:tabs>
              <w:tab w:val="left" w:pos="1880"/>
              <w:tab w:val="right" w:leader="dot" w:pos="9016"/>
            </w:tabs>
            <w:rPr>
              <w:noProof/>
              <w:lang w:eastAsia="en-AU"/>
            </w:rPr>
          </w:pPr>
          <w:hyperlink w:anchor="_Toc418692147" w:history="1">
            <w:r w:rsidR="000527F6" w:rsidRPr="00C13F69">
              <w:rPr>
                <w:rStyle w:val="Hyperlink"/>
                <w:rFonts w:eastAsia="Times New Roman"/>
                <w:noProof/>
                <w:lang w:eastAsia="en-AU"/>
              </w:rPr>
              <w:t>2.2.2.1.2</w:t>
            </w:r>
            <w:r w:rsidR="000527F6">
              <w:rPr>
                <w:noProof/>
                <w:lang w:eastAsia="en-AU"/>
              </w:rPr>
              <w:tab/>
            </w:r>
            <w:r w:rsidR="000527F6" w:rsidRPr="00C13F69">
              <w:rPr>
                <w:rStyle w:val="Hyperlink"/>
                <w:rFonts w:eastAsia="Times New Roman"/>
                <w:noProof/>
                <w:lang w:eastAsia="en-AU"/>
              </w:rPr>
              <w:t>PLD Challenges</w:t>
            </w:r>
            <w:r w:rsidR="000527F6">
              <w:rPr>
                <w:noProof/>
                <w:webHidden/>
              </w:rPr>
              <w:tab/>
            </w:r>
            <w:r w:rsidR="000527F6">
              <w:rPr>
                <w:noProof/>
                <w:webHidden/>
              </w:rPr>
              <w:fldChar w:fldCharType="begin"/>
            </w:r>
            <w:r w:rsidR="000527F6">
              <w:rPr>
                <w:noProof/>
                <w:webHidden/>
              </w:rPr>
              <w:instrText xml:space="preserve"> PAGEREF _Toc418692147 \h </w:instrText>
            </w:r>
            <w:r w:rsidR="000527F6">
              <w:rPr>
                <w:noProof/>
                <w:webHidden/>
              </w:rPr>
            </w:r>
            <w:r w:rsidR="000527F6">
              <w:rPr>
                <w:noProof/>
                <w:webHidden/>
              </w:rPr>
              <w:fldChar w:fldCharType="separate"/>
            </w:r>
            <w:r w:rsidR="000527F6">
              <w:rPr>
                <w:noProof/>
                <w:webHidden/>
              </w:rPr>
              <w:t>7</w:t>
            </w:r>
            <w:r w:rsidR="000527F6">
              <w:rPr>
                <w:noProof/>
                <w:webHidden/>
              </w:rPr>
              <w:fldChar w:fldCharType="end"/>
            </w:r>
          </w:hyperlink>
        </w:p>
        <w:p w14:paraId="6DC1657B" w14:textId="77777777" w:rsidR="000527F6" w:rsidRDefault="00DF551D">
          <w:pPr>
            <w:pStyle w:val="TOC4"/>
            <w:tabs>
              <w:tab w:val="left" w:pos="1540"/>
              <w:tab w:val="right" w:leader="dot" w:pos="9016"/>
            </w:tabs>
            <w:rPr>
              <w:noProof/>
              <w:lang w:eastAsia="en-AU"/>
            </w:rPr>
          </w:pPr>
          <w:hyperlink w:anchor="_Toc418692148" w:history="1">
            <w:r w:rsidR="000527F6" w:rsidRPr="00C13F69">
              <w:rPr>
                <w:rStyle w:val="Hyperlink"/>
                <w:noProof/>
              </w:rPr>
              <w:t>2.2.2.2</w:t>
            </w:r>
            <w:r w:rsidR="000527F6">
              <w:rPr>
                <w:noProof/>
                <w:lang w:eastAsia="en-AU"/>
              </w:rPr>
              <w:tab/>
            </w:r>
            <w:r w:rsidR="000527F6" w:rsidRPr="00C13F69">
              <w:rPr>
                <w:rStyle w:val="Hyperlink"/>
                <w:noProof/>
              </w:rPr>
              <w:t>Sputtering Deposition</w:t>
            </w:r>
            <w:r w:rsidR="000527F6">
              <w:rPr>
                <w:noProof/>
                <w:webHidden/>
              </w:rPr>
              <w:tab/>
            </w:r>
            <w:r w:rsidR="000527F6">
              <w:rPr>
                <w:noProof/>
                <w:webHidden/>
              </w:rPr>
              <w:fldChar w:fldCharType="begin"/>
            </w:r>
            <w:r w:rsidR="000527F6">
              <w:rPr>
                <w:noProof/>
                <w:webHidden/>
              </w:rPr>
              <w:instrText xml:space="preserve"> PAGEREF _Toc418692148 \h </w:instrText>
            </w:r>
            <w:r w:rsidR="000527F6">
              <w:rPr>
                <w:noProof/>
                <w:webHidden/>
              </w:rPr>
            </w:r>
            <w:r w:rsidR="000527F6">
              <w:rPr>
                <w:noProof/>
                <w:webHidden/>
              </w:rPr>
              <w:fldChar w:fldCharType="separate"/>
            </w:r>
            <w:r w:rsidR="000527F6">
              <w:rPr>
                <w:noProof/>
                <w:webHidden/>
              </w:rPr>
              <w:t>8</w:t>
            </w:r>
            <w:r w:rsidR="000527F6">
              <w:rPr>
                <w:noProof/>
                <w:webHidden/>
              </w:rPr>
              <w:fldChar w:fldCharType="end"/>
            </w:r>
          </w:hyperlink>
        </w:p>
        <w:p w14:paraId="2F5F22F6" w14:textId="77777777" w:rsidR="000527F6" w:rsidRDefault="00DF551D">
          <w:pPr>
            <w:pStyle w:val="TOC5"/>
            <w:tabs>
              <w:tab w:val="left" w:pos="1880"/>
              <w:tab w:val="right" w:leader="dot" w:pos="9016"/>
            </w:tabs>
            <w:rPr>
              <w:noProof/>
              <w:lang w:eastAsia="en-AU"/>
            </w:rPr>
          </w:pPr>
          <w:hyperlink w:anchor="_Toc418692149" w:history="1">
            <w:r w:rsidR="000527F6" w:rsidRPr="00C13F69">
              <w:rPr>
                <w:rStyle w:val="Hyperlink"/>
                <w:rFonts w:eastAsia="Times New Roman"/>
                <w:noProof/>
                <w:lang w:eastAsia="en-AU"/>
              </w:rPr>
              <w:t>2.2.2.2.1</w:t>
            </w:r>
            <w:r w:rsidR="000527F6">
              <w:rPr>
                <w:noProof/>
                <w:lang w:eastAsia="en-AU"/>
              </w:rPr>
              <w:tab/>
            </w:r>
            <w:r w:rsidR="000527F6" w:rsidRPr="00C13F69">
              <w:rPr>
                <w:rStyle w:val="Hyperlink"/>
                <w:rFonts w:eastAsia="Times New Roman"/>
                <w:noProof/>
                <w:lang w:eastAsia="en-AU"/>
              </w:rPr>
              <w:t>Direct Current (DC) Sputtering</w:t>
            </w:r>
            <w:r w:rsidR="000527F6">
              <w:rPr>
                <w:noProof/>
                <w:webHidden/>
              </w:rPr>
              <w:tab/>
            </w:r>
            <w:r w:rsidR="000527F6">
              <w:rPr>
                <w:noProof/>
                <w:webHidden/>
              </w:rPr>
              <w:fldChar w:fldCharType="begin"/>
            </w:r>
            <w:r w:rsidR="000527F6">
              <w:rPr>
                <w:noProof/>
                <w:webHidden/>
              </w:rPr>
              <w:instrText xml:space="preserve"> PAGEREF _Toc418692149 \h </w:instrText>
            </w:r>
            <w:r w:rsidR="000527F6">
              <w:rPr>
                <w:noProof/>
                <w:webHidden/>
              </w:rPr>
            </w:r>
            <w:r w:rsidR="000527F6">
              <w:rPr>
                <w:noProof/>
                <w:webHidden/>
              </w:rPr>
              <w:fldChar w:fldCharType="separate"/>
            </w:r>
            <w:r w:rsidR="000527F6">
              <w:rPr>
                <w:noProof/>
                <w:webHidden/>
              </w:rPr>
              <w:t>8</w:t>
            </w:r>
            <w:r w:rsidR="000527F6">
              <w:rPr>
                <w:noProof/>
                <w:webHidden/>
              </w:rPr>
              <w:fldChar w:fldCharType="end"/>
            </w:r>
          </w:hyperlink>
        </w:p>
        <w:p w14:paraId="6FCCF3D5" w14:textId="77777777" w:rsidR="000527F6" w:rsidRDefault="00DF551D">
          <w:pPr>
            <w:pStyle w:val="TOC5"/>
            <w:tabs>
              <w:tab w:val="left" w:pos="1880"/>
              <w:tab w:val="right" w:leader="dot" w:pos="9016"/>
            </w:tabs>
            <w:rPr>
              <w:noProof/>
              <w:lang w:eastAsia="en-AU"/>
            </w:rPr>
          </w:pPr>
          <w:hyperlink w:anchor="_Toc418692150" w:history="1">
            <w:r w:rsidR="000527F6" w:rsidRPr="00C13F69">
              <w:rPr>
                <w:rStyle w:val="Hyperlink"/>
                <w:rFonts w:eastAsia="Times New Roman"/>
                <w:noProof/>
                <w:lang w:eastAsia="en-AU"/>
              </w:rPr>
              <w:t>2.2.2.2.2</w:t>
            </w:r>
            <w:r w:rsidR="000527F6">
              <w:rPr>
                <w:noProof/>
                <w:lang w:eastAsia="en-AU"/>
              </w:rPr>
              <w:tab/>
            </w:r>
            <w:r w:rsidR="000527F6" w:rsidRPr="00C13F69">
              <w:rPr>
                <w:rStyle w:val="Hyperlink"/>
                <w:rFonts w:eastAsia="Times New Roman"/>
                <w:noProof/>
                <w:lang w:eastAsia="en-AU"/>
              </w:rPr>
              <w:t>Magnetron Sputtering</w:t>
            </w:r>
            <w:r w:rsidR="000527F6">
              <w:rPr>
                <w:noProof/>
                <w:webHidden/>
              </w:rPr>
              <w:tab/>
            </w:r>
            <w:r w:rsidR="000527F6">
              <w:rPr>
                <w:noProof/>
                <w:webHidden/>
              </w:rPr>
              <w:fldChar w:fldCharType="begin"/>
            </w:r>
            <w:r w:rsidR="000527F6">
              <w:rPr>
                <w:noProof/>
                <w:webHidden/>
              </w:rPr>
              <w:instrText xml:space="preserve"> PAGEREF _Toc418692150 \h </w:instrText>
            </w:r>
            <w:r w:rsidR="000527F6">
              <w:rPr>
                <w:noProof/>
                <w:webHidden/>
              </w:rPr>
            </w:r>
            <w:r w:rsidR="000527F6">
              <w:rPr>
                <w:noProof/>
                <w:webHidden/>
              </w:rPr>
              <w:fldChar w:fldCharType="separate"/>
            </w:r>
            <w:r w:rsidR="000527F6">
              <w:rPr>
                <w:noProof/>
                <w:webHidden/>
              </w:rPr>
              <w:t>9</w:t>
            </w:r>
            <w:r w:rsidR="000527F6">
              <w:rPr>
                <w:noProof/>
                <w:webHidden/>
              </w:rPr>
              <w:fldChar w:fldCharType="end"/>
            </w:r>
          </w:hyperlink>
        </w:p>
        <w:p w14:paraId="24B322A0" w14:textId="77777777" w:rsidR="000527F6" w:rsidRDefault="00DF551D">
          <w:pPr>
            <w:pStyle w:val="TOC5"/>
            <w:tabs>
              <w:tab w:val="left" w:pos="1880"/>
              <w:tab w:val="right" w:leader="dot" w:pos="9016"/>
            </w:tabs>
            <w:rPr>
              <w:noProof/>
              <w:lang w:eastAsia="en-AU"/>
            </w:rPr>
          </w:pPr>
          <w:hyperlink w:anchor="_Toc418692151" w:history="1">
            <w:r w:rsidR="000527F6" w:rsidRPr="00C13F69">
              <w:rPr>
                <w:rStyle w:val="Hyperlink"/>
                <w:rFonts w:eastAsia="Times New Roman"/>
                <w:noProof/>
                <w:lang w:eastAsia="en-AU"/>
              </w:rPr>
              <w:t>2.2.2.2.3</w:t>
            </w:r>
            <w:r w:rsidR="000527F6">
              <w:rPr>
                <w:noProof/>
                <w:lang w:eastAsia="en-AU"/>
              </w:rPr>
              <w:tab/>
            </w:r>
            <w:r w:rsidR="000527F6" w:rsidRPr="00C13F69">
              <w:rPr>
                <w:rStyle w:val="Hyperlink"/>
                <w:rFonts w:eastAsia="Times New Roman"/>
                <w:noProof/>
                <w:lang w:eastAsia="en-AU"/>
              </w:rPr>
              <w:t>Sputtering Advantages</w:t>
            </w:r>
            <w:r w:rsidR="000527F6">
              <w:rPr>
                <w:noProof/>
                <w:webHidden/>
              </w:rPr>
              <w:tab/>
            </w:r>
            <w:r w:rsidR="000527F6">
              <w:rPr>
                <w:noProof/>
                <w:webHidden/>
              </w:rPr>
              <w:fldChar w:fldCharType="begin"/>
            </w:r>
            <w:r w:rsidR="000527F6">
              <w:rPr>
                <w:noProof/>
                <w:webHidden/>
              </w:rPr>
              <w:instrText xml:space="preserve"> PAGEREF _Toc418692151 \h </w:instrText>
            </w:r>
            <w:r w:rsidR="000527F6">
              <w:rPr>
                <w:noProof/>
                <w:webHidden/>
              </w:rPr>
            </w:r>
            <w:r w:rsidR="000527F6">
              <w:rPr>
                <w:noProof/>
                <w:webHidden/>
              </w:rPr>
              <w:fldChar w:fldCharType="separate"/>
            </w:r>
            <w:r w:rsidR="000527F6">
              <w:rPr>
                <w:noProof/>
                <w:webHidden/>
              </w:rPr>
              <w:t>9</w:t>
            </w:r>
            <w:r w:rsidR="000527F6">
              <w:rPr>
                <w:noProof/>
                <w:webHidden/>
              </w:rPr>
              <w:fldChar w:fldCharType="end"/>
            </w:r>
          </w:hyperlink>
        </w:p>
        <w:p w14:paraId="07440B80" w14:textId="77777777" w:rsidR="000527F6" w:rsidRDefault="00DF551D">
          <w:pPr>
            <w:pStyle w:val="TOC5"/>
            <w:tabs>
              <w:tab w:val="left" w:pos="1880"/>
              <w:tab w:val="right" w:leader="dot" w:pos="9016"/>
            </w:tabs>
            <w:rPr>
              <w:noProof/>
              <w:lang w:eastAsia="en-AU"/>
            </w:rPr>
          </w:pPr>
          <w:hyperlink w:anchor="_Toc418692152" w:history="1">
            <w:r w:rsidR="000527F6" w:rsidRPr="00C13F69">
              <w:rPr>
                <w:rStyle w:val="Hyperlink"/>
                <w:rFonts w:eastAsia="Times New Roman"/>
                <w:noProof/>
                <w:lang w:eastAsia="en-AU"/>
              </w:rPr>
              <w:t>2.2.2.2.4</w:t>
            </w:r>
            <w:r w:rsidR="000527F6">
              <w:rPr>
                <w:noProof/>
                <w:lang w:eastAsia="en-AU"/>
              </w:rPr>
              <w:tab/>
            </w:r>
            <w:r w:rsidR="000527F6" w:rsidRPr="00C13F69">
              <w:rPr>
                <w:rStyle w:val="Hyperlink"/>
                <w:rFonts w:eastAsia="Times New Roman"/>
                <w:noProof/>
                <w:lang w:eastAsia="en-AU"/>
              </w:rPr>
              <w:t>Sputtering Challenges</w:t>
            </w:r>
            <w:r w:rsidR="000527F6">
              <w:rPr>
                <w:noProof/>
                <w:webHidden/>
              </w:rPr>
              <w:tab/>
            </w:r>
            <w:r w:rsidR="000527F6">
              <w:rPr>
                <w:noProof/>
                <w:webHidden/>
              </w:rPr>
              <w:fldChar w:fldCharType="begin"/>
            </w:r>
            <w:r w:rsidR="000527F6">
              <w:rPr>
                <w:noProof/>
                <w:webHidden/>
              </w:rPr>
              <w:instrText xml:space="preserve"> PAGEREF _Toc418692152 \h </w:instrText>
            </w:r>
            <w:r w:rsidR="000527F6">
              <w:rPr>
                <w:noProof/>
                <w:webHidden/>
              </w:rPr>
            </w:r>
            <w:r w:rsidR="000527F6">
              <w:rPr>
                <w:noProof/>
                <w:webHidden/>
              </w:rPr>
              <w:fldChar w:fldCharType="separate"/>
            </w:r>
            <w:r w:rsidR="000527F6">
              <w:rPr>
                <w:noProof/>
                <w:webHidden/>
              </w:rPr>
              <w:t>10</w:t>
            </w:r>
            <w:r w:rsidR="000527F6">
              <w:rPr>
                <w:noProof/>
                <w:webHidden/>
              </w:rPr>
              <w:fldChar w:fldCharType="end"/>
            </w:r>
          </w:hyperlink>
        </w:p>
        <w:p w14:paraId="5879E9E4" w14:textId="77777777" w:rsidR="000527F6" w:rsidRDefault="00DF551D">
          <w:pPr>
            <w:pStyle w:val="TOC4"/>
            <w:tabs>
              <w:tab w:val="left" w:pos="1540"/>
              <w:tab w:val="right" w:leader="dot" w:pos="9016"/>
            </w:tabs>
            <w:rPr>
              <w:noProof/>
              <w:lang w:eastAsia="en-AU"/>
            </w:rPr>
          </w:pPr>
          <w:hyperlink w:anchor="_Toc418692153" w:history="1">
            <w:r w:rsidR="000527F6" w:rsidRPr="00C13F69">
              <w:rPr>
                <w:rStyle w:val="Hyperlink"/>
                <w:noProof/>
              </w:rPr>
              <w:t>2.2.2.3</w:t>
            </w:r>
            <w:r w:rsidR="000527F6">
              <w:rPr>
                <w:noProof/>
                <w:lang w:eastAsia="en-AU"/>
              </w:rPr>
              <w:tab/>
            </w:r>
            <w:r w:rsidR="000527F6" w:rsidRPr="00C13F69">
              <w:rPr>
                <w:rStyle w:val="Hyperlink"/>
                <w:noProof/>
              </w:rPr>
              <w:t>Preferred PVD Methods</w:t>
            </w:r>
            <w:r w:rsidR="000527F6">
              <w:rPr>
                <w:noProof/>
                <w:webHidden/>
              </w:rPr>
              <w:tab/>
            </w:r>
            <w:r w:rsidR="000527F6">
              <w:rPr>
                <w:noProof/>
                <w:webHidden/>
              </w:rPr>
              <w:fldChar w:fldCharType="begin"/>
            </w:r>
            <w:r w:rsidR="000527F6">
              <w:rPr>
                <w:noProof/>
                <w:webHidden/>
              </w:rPr>
              <w:instrText xml:space="preserve"> PAGEREF _Toc418692153 \h </w:instrText>
            </w:r>
            <w:r w:rsidR="000527F6">
              <w:rPr>
                <w:noProof/>
                <w:webHidden/>
              </w:rPr>
            </w:r>
            <w:r w:rsidR="000527F6">
              <w:rPr>
                <w:noProof/>
                <w:webHidden/>
              </w:rPr>
              <w:fldChar w:fldCharType="separate"/>
            </w:r>
            <w:r w:rsidR="000527F6">
              <w:rPr>
                <w:noProof/>
                <w:webHidden/>
              </w:rPr>
              <w:t>10</w:t>
            </w:r>
            <w:r w:rsidR="000527F6">
              <w:rPr>
                <w:noProof/>
                <w:webHidden/>
              </w:rPr>
              <w:fldChar w:fldCharType="end"/>
            </w:r>
          </w:hyperlink>
        </w:p>
        <w:p w14:paraId="580EB91A" w14:textId="77777777" w:rsidR="000527F6" w:rsidRDefault="00DF551D">
          <w:pPr>
            <w:pStyle w:val="TOC2"/>
            <w:tabs>
              <w:tab w:val="left" w:pos="880"/>
              <w:tab w:val="right" w:leader="dot" w:pos="9016"/>
            </w:tabs>
            <w:rPr>
              <w:noProof/>
              <w:lang w:eastAsia="en-AU"/>
            </w:rPr>
          </w:pPr>
          <w:hyperlink w:anchor="_Toc418692154" w:history="1">
            <w:r w:rsidR="000527F6" w:rsidRPr="00C13F69">
              <w:rPr>
                <w:rStyle w:val="Hyperlink"/>
                <w:noProof/>
              </w:rPr>
              <w:t>2.3</w:t>
            </w:r>
            <w:r w:rsidR="000527F6">
              <w:rPr>
                <w:noProof/>
                <w:lang w:eastAsia="en-AU"/>
              </w:rPr>
              <w:tab/>
            </w:r>
            <w:r w:rsidR="000527F6" w:rsidRPr="00C13F69">
              <w:rPr>
                <w:rStyle w:val="Hyperlink"/>
                <w:noProof/>
              </w:rPr>
              <w:t>Ultrastable Glass (USG)</w:t>
            </w:r>
            <w:r w:rsidR="000527F6">
              <w:rPr>
                <w:noProof/>
                <w:webHidden/>
              </w:rPr>
              <w:tab/>
            </w:r>
            <w:r w:rsidR="000527F6">
              <w:rPr>
                <w:noProof/>
                <w:webHidden/>
              </w:rPr>
              <w:fldChar w:fldCharType="begin"/>
            </w:r>
            <w:r w:rsidR="000527F6">
              <w:rPr>
                <w:noProof/>
                <w:webHidden/>
              </w:rPr>
              <w:instrText xml:space="preserve"> PAGEREF _Toc418692154 \h </w:instrText>
            </w:r>
            <w:r w:rsidR="000527F6">
              <w:rPr>
                <w:noProof/>
                <w:webHidden/>
              </w:rPr>
            </w:r>
            <w:r w:rsidR="000527F6">
              <w:rPr>
                <w:noProof/>
                <w:webHidden/>
              </w:rPr>
              <w:fldChar w:fldCharType="separate"/>
            </w:r>
            <w:r w:rsidR="000527F6">
              <w:rPr>
                <w:noProof/>
                <w:webHidden/>
              </w:rPr>
              <w:t>10</w:t>
            </w:r>
            <w:r w:rsidR="000527F6">
              <w:rPr>
                <w:noProof/>
                <w:webHidden/>
              </w:rPr>
              <w:fldChar w:fldCharType="end"/>
            </w:r>
          </w:hyperlink>
        </w:p>
        <w:p w14:paraId="47DFFC27" w14:textId="77777777" w:rsidR="000527F6" w:rsidRDefault="00DF551D">
          <w:pPr>
            <w:pStyle w:val="TOC3"/>
            <w:tabs>
              <w:tab w:val="left" w:pos="1320"/>
              <w:tab w:val="right" w:leader="dot" w:pos="9016"/>
            </w:tabs>
            <w:rPr>
              <w:noProof/>
              <w:lang w:eastAsia="en-AU"/>
            </w:rPr>
          </w:pPr>
          <w:hyperlink w:anchor="_Toc418692155" w:history="1">
            <w:r w:rsidR="000527F6" w:rsidRPr="00C13F69">
              <w:rPr>
                <w:rStyle w:val="Hyperlink"/>
                <w:noProof/>
              </w:rPr>
              <w:t>2.3.1</w:t>
            </w:r>
            <w:r w:rsidR="000527F6">
              <w:rPr>
                <w:noProof/>
                <w:lang w:eastAsia="en-AU"/>
              </w:rPr>
              <w:tab/>
            </w:r>
            <w:r w:rsidR="000527F6" w:rsidRPr="00C13F69">
              <w:rPr>
                <w:rStyle w:val="Hyperlink"/>
                <w:noProof/>
              </w:rPr>
              <w:t>Ultrastable Metallic Glass (SMG) General Properties, Development, and Production</w:t>
            </w:r>
            <w:r w:rsidR="000527F6">
              <w:rPr>
                <w:noProof/>
                <w:webHidden/>
              </w:rPr>
              <w:tab/>
            </w:r>
            <w:r w:rsidR="000527F6">
              <w:rPr>
                <w:noProof/>
                <w:webHidden/>
              </w:rPr>
              <w:fldChar w:fldCharType="begin"/>
            </w:r>
            <w:r w:rsidR="000527F6">
              <w:rPr>
                <w:noProof/>
                <w:webHidden/>
              </w:rPr>
              <w:instrText xml:space="preserve"> PAGEREF _Toc418692155 \h </w:instrText>
            </w:r>
            <w:r w:rsidR="000527F6">
              <w:rPr>
                <w:noProof/>
                <w:webHidden/>
              </w:rPr>
            </w:r>
            <w:r w:rsidR="000527F6">
              <w:rPr>
                <w:noProof/>
                <w:webHidden/>
              </w:rPr>
              <w:fldChar w:fldCharType="separate"/>
            </w:r>
            <w:r w:rsidR="000527F6">
              <w:rPr>
                <w:noProof/>
                <w:webHidden/>
              </w:rPr>
              <w:t>10</w:t>
            </w:r>
            <w:r w:rsidR="000527F6">
              <w:rPr>
                <w:noProof/>
                <w:webHidden/>
              </w:rPr>
              <w:fldChar w:fldCharType="end"/>
            </w:r>
          </w:hyperlink>
        </w:p>
        <w:p w14:paraId="76D9389C" w14:textId="77777777" w:rsidR="000527F6" w:rsidRDefault="00DF551D">
          <w:pPr>
            <w:pStyle w:val="TOC3"/>
            <w:tabs>
              <w:tab w:val="left" w:pos="1320"/>
              <w:tab w:val="right" w:leader="dot" w:pos="9016"/>
            </w:tabs>
            <w:rPr>
              <w:noProof/>
              <w:lang w:eastAsia="en-AU"/>
            </w:rPr>
          </w:pPr>
          <w:hyperlink w:anchor="_Toc418692156" w:history="1">
            <w:r w:rsidR="000527F6" w:rsidRPr="00C13F69">
              <w:rPr>
                <w:rStyle w:val="Hyperlink"/>
                <w:noProof/>
              </w:rPr>
              <w:t>2.3.2</w:t>
            </w:r>
            <w:r w:rsidR="000527F6">
              <w:rPr>
                <w:noProof/>
                <w:lang w:eastAsia="en-AU"/>
              </w:rPr>
              <w:tab/>
            </w:r>
            <w:r w:rsidR="000527F6" w:rsidRPr="00C13F69">
              <w:rPr>
                <w:rStyle w:val="Hyperlink"/>
                <w:noProof/>
              </w:rPr>
              <w:t>SMG Characterisation and Modelling Techniques</w:t>
            </w:r>
            <w:r w:rsidR="000527F6">
              <w:rPr>
                <w:noProof/>
                <w:webHidden/>
              </w:rPr>
              <w:tab/>
            </w:r>
            <w:r w:rsidR="000527F6">
              <w:rPr>
                <w:noProof/>
                <w:webHidden/>
              </w:rPr>
              <w:fldChar w:fldCharType="begin"/>
            </w:r>
            <w:r w:rsidR="000527F6">
              <w:rPr>
                <w:noProof/>
                <w:webHidden/>
              </w:rPr>
              <w:instrText xml:space="preserve"> PAGEREF _Toc418692156 \h </w:instrText>
            </w:r>
            <w:r w:rsidR="000527F6">
              <w:rPr>
                <w:noProof/>
                <w:webHidden/>
              </w:rPr>
            </w:r>
            <w:r w:rsidR="000527F6">
              <w:rPr>
                <w:noProof/>
                <w:webHidden/>
              </w:rPr>
              <w:fldChar w:fldCharType="separate"/>
            </w:r>
            <w:r w:rsidR="000527F6">
              <w:rPr>
                <w:noProof/>
                <w:webHidden/>
              </w:rPr>
              <w:t>11</w:t>
            </w:r>
            <w:r w:rsidR="000527F6">
              <w:rPr>
                <w:noProof/>
                <w:webHidden/>
              </w:rPr>
              <w:fldChar w:fldCharType="end"/>
            </w:r>
          </w:hyperlink>
        </w:p>
        <w:p w14:paraId="065DADB7" w14:textId="77777777" w:rsidR="000527F6" w:rsidRDefault="00DF551D">
          <w:pPr>
            <w:pStyle w:val="TOC4"/>
            <w:tabs>
              <w:tab w:val="left" w:pos="1540"/>
              <w:tab w:val="right" w:leader="dot" w:pos="9016"/>
            </w:tabs>
            <w:rPr>
              <w:noProof/>
              <w:lang w:eastAsia="en-AU"/>
            </w:rPr>
          </w:pPr>
          <w:hyperlink w:anchor="_Toc418692157" w:history="1">
            <w:r w:rsidR="000527F6" w:rsidRPr="00C13F69">
              <w:rPr>
                <w:rStyle w:val="Hyperlink"/>
                <w:noProof/>
              </w:rPr>
              <w:t>2.3.2.1</w:t>
            </w:r>
            <w:r w:rsidR="000527F6">
              <w:rPr>
                <w:noProof/>
                <w:lang w:eastAsia="en-AU"/>
              </w:rPr>
              <w:tab/>
            </w:r>
            <w:r w:rsidR="000527F6" w:rsidRPr="00C13F69">
              <w:rPr>
                <w:rStyle w:val="Hyperlink"/>
                <w:noProof/>
              </w:rPr>
              <w:t>Fictive Temperature (</w:t>
            </w:r>
            <m:oMath>
              <m:r>
                <m:rPr>
                  <m:sty m:val="bi"/>
                </m:rPr>
                <w:rPr>
                  <w:rStyle w:val="Hyperlink"/>
                  <w:rFonts w:ascii="Cambria Math" w:hAnsi="Cambria Math"/>
                  <w:noProof/>
                </w:rPr>
                <m:t>Tf</m:t>
              </m:r>
            </m:oMath>
            <w:r w:rsidR="000527F6" w:rsidRPr="00C13F69">
              <w:rPr>
                <w:rStyle w:val="Hyperlink"/>
                <w:noProof/>
              </w:rPr>
              <w:t>), Kinetic Stability and Enthalpy via Differential Scanning Calorimetry (</w:t>
            </w:r>
            <w:r w:rsidR="000527F6" w:rsidRPr="00C13F69">
              <w:rPr>
                <w:rStyle w:val="Hyperlink"/>
                <w:rFonts w:eastAsia="Times New Roman"/>
                <w:noProof/>
                <w:lang w:eastAsia="en-AU"/>
              </w:rPr>
              <w:t>DSC)</w:t>
            </w:r>
            <w:r w:rsidR="000527F6">
              <w:rPr>
                <w:noProof/>
                <w:webHidden/>
              </w:rPr>
              <w:tab/>
            </w:r>
            <w:r w:rsidR="000527F6">
              <w:rPr>
                <w:noProof/>
                <w:webHidden/>
              </w:rPr>
              <w:fldChar w:fldCharType="begin"/>
            </w:r>
            <w:r w:rsidR="000527F6">
              <w:rPr>
                <w:noProof/>
                <w:webHidden/>
              </w:rPr>
              <w:instrText xml:space="preserve"> PAGEREF _Toc418692157 \h </w:instrText>
            </w:r>
            <w:r w:rsidR="000527F6">
              <w:rPr>
                <w:noProof/>
                <w:webHidden/>
              </w:rPr>
            </w:r>
            <w:r w:rsidR="000527F6">
              <w:rPr>
                <w:noProof/>
                <w:webHidden/>
              </w:rPr>
              <w:fldChar w:fldCharType="separate"/>
            </w:r>
            <w:r w:rsidR="000527F6">
              <w:rPr>
                <w:noProof/>
                <w:webHidden/>
              </w:rPr>
              <w:t>11</w:t>
            </w:r>
            <w:r w:rsidR="000527F6">
              <w:rPr>
                <w:noProof/>
                <w:webHidden/>
              </w:rPr>
              <w:fldChar w:fldCharType="end"/>
            </w:r>
          </w:hyperlink>
        </w:p>
        <w:p w14:paraId="52DDEE77" w14:textId="77777777" w:rsidR="000527F6" w:rsidRDefault="00DF551D">
          <w:pPr>
            <w:pStyle w:val="TOC4"/>
            <w:tabs>
              <w:tab w:val="left" w:pos="1540"/>
              <w:tab w:val="right" w:leader="dot" w:pos="9016"/>
            </w:tabs>
            <w:rPr>
              <w:noProof/>
              <w:lang w:eastAsia="en-AU"/>
            </w:rPr>
          </w:pPr>
          <w:hyperlink w:anchor="_Toc418692158" w:history="1">
            <w:r w:rsidR="000527F6" w:rsidRPr="00C13F69">
              <w:rPr>
                <w:rStyle w:val="Hyperlink"/>
                <w:noProof/>
              </w:rPr>
              <w:t>2.3.2.2</w:t>
            </w:r>
            <w:r w:rsidR="000527F6">
              <w:rPr>
                <w:noProof/>
                <w:lang w:eastAsia="en-AU"/>
              </w:rPr>
              <w:tab/>
            </w:r>
            <w:r w:rsidR="000527F6" w:rsidRPr="00C13F69">
              <w:rPr>
                <w:rStyle w:val="Hyperlink"/>
                <w:noProof/>
              </w:rPr>
              <w:t>The Theoretical Entropy Limit of Glasses and the Kauzmann Temperature (</w:t>
            </w:r>
            <m:oMath>
              <m:r>
                <m:rPr>
                  <m:sty m:val="bi"/>
                </m:rPr>
                <w:rPr>
                  <w:rStyle w:val="Hyperlink"/>
                  <w:rFonts w:ascii="Cambria Math" w:hAnsi="Cambria Math"/>
                  <w:noProof/>
                </w:rPr>
                <m:t>Tk</m:t>
              </m:r>
            </m:oMath>
            <w:r w:rsidR="000527F6" w:rsidRPr="00C13F69">
              <w:rPr>
                <w:rStyle w:val="Hyperlink"/>
                <w:noProof/>
              </w:rPr>
              <w:t>)</w:t>
            </w:r>
            <w:r w:rsidR="000527F6">
              <w:rPr>
                <w:noProof/>
                <w:webHidden/>
              </w:rPr>
              <w:tab/>
            </w:r>
            <w:r w:rsidR="000527F6">
              <w:rPr>
                <w:noProof/>
                <w:webHidden/>
              </w:rPr>
              <w:fldChar w:fldCharType="begin"/>
            </w:r>
            <w:r w:rsidR="000527F6">
              <w:rPr>
                <w:noProof/>
                <w:webHidden/>
              </w:rPr>
              <w:instrText xml:space="preserve"> PAGEREF _Toc418692158 \h </w:instrText>
            </w:r>
            <w:r w:rsidR="000527F6">
              <w:rPr>
                <w:noProof/>
                <w:webHidden/>
              </w:rPr>
            </w:r>
            <w:r w:rsidR="000527F6">
              <w:rPr>
                <w:noProof/>
                <w:webHidden/>
              </w:rPr>
              <w:fldChar w:fldCharType="separate"/>
            </w:r>
            <w:r w:rsidR="000527F6">
              <w:rPr>
                <w:noProof/>
                <w:webHidden/>
              </w:rPr>
              <w:t>12</w:t>
            </w:r>
            <w:r w:rsidR="000527F6">
              <w:rPr>
                <w:noProof/>
                <w:webHidden/>
              </w:rPr>
              <w:fldChar w:fldCharType="end"/>
            </w:r>
          </w:hyperlink>
        </w:p>
        <w:p w14:paraId="271232C9" w14:textId="77777777" w:rsidR="000527F6" w:rsidRDefault="00DF551D">
          <w:pPr>
            <w:pStyle w:val="TOC4"/>
            <w:tabs>
              <w:tab w:val="left" w:pos="1540"/>
              <w:tab w:val="right" w:leader="dot" w:pos="9016"/>
            </w:tabs>
            <w:rPr>
              <w:noProof/>
              <w:lang w:eastAsia="en-AU"/>
            </w:rPr>
          </w:pPr>
          <w:hyperlink w:anchor="_Toc418692159" w:history="1">
            <w:r w:rsidR="000527F6" w:rsidRPr="00C13F69">
              <w:rPr>
                <w:rStyle w:val="Hyperlink"/>
                <w:noProof/>
              </w:rPr>
              <w:t>2.3.2.3</w:t>
            </w:r>
            <w:r w:rsidR="000527F6">
              <w:rPr>
                <w:noProof/>
                <w:lang w:eastAsia="en-AU"/>
              </w:rPr>
              <w:tab/>
            </w:r>
            <w:r w:rsidR="000527F6" w:rsidRPr="00C13F69">
              <w:rPr>
                <w:rStyle w:val="Hyperlink"/>
                <w:noProof/>
              </w:rPr>
              <w:t>Glass Fragility (</w:t>
            </w:r>
            <m:oMath>
              <m:r>
                <m:rPr>
                  <m:sty m:val="bi"/>
                </m:rPr>
                <w:rPr>
                  <w:rStyle w:val="Hyperlink"/>
                  <w:rFonts w:ascii="Cambria Math" w:hAnsi="Cambria Math"/>
                  <w:noProof/>
                </w:rPr>
                <m:t>m</m:t>
              </m:r>
            </m:oMath>
            <w:r w:rsidR="000527F6" w:rsidRPr="00C13F69">
              <w:rPr>
                <w:rStyle w:val="Hyperlink"/>
                <w:noProof/>
              </w:rPr>
              <w:t>)</w:t>
            </w:r>
            <w:r w:rsidR="000527F6">
              <w:rPr>
                <w:noProof/>
                <w:webHidden/>
              </w:rPr>
              <w:tab/>
            </w:r>
            <w:r w:rsidR="000527F6">
              <w:rPr>
                <w:noProof/>
                <w:webHidden/>
              </w:rPr>
              <w:fldChar w:fldCharType="begin"/>
            </w:r>
            <w:r w:rsidR="000527F6">
              <w:rPr>
                <w:noProof/>
                <w:webHidden/>
              </w:rPr>
              <w:instrText xml:space="preserve"> PAGEREF _Toc418692159 \h </w:instrText>
            </w:r>
            <w:r w:rsidR="000527F6">
              <w:rPr>
                <w:noProof/>
                <w:webHidden/>
              </w:rPr>
            </w:r>
            <w:r w:rsidR="000527F6">
              <w:rPr>
                <w:noProof/>
                <w:webHidden/>
              </w:rPr>
              <w:fldChar w:fldCharType="separate"/>
            </w:r>
            <w:r w:rsidR="000527F6">
              <w:rPr>
                <w:noProof/>
                <w:webHidden/>
              </w:rPr>
              <w:t>13</w:t>
            </w:r>
            <w:r w:rsidR="000527F6">
              <w:rPr>
                <w:noProof/>
                <w:webHidden/>
              </w:rPr>
              <w:fldChar w:fldCharType="end"/>
            </w:r>
          </w:hyperlink>
        </w:p>
        <w:p w14:paraId="0032FD8C" w14:textId="77777777" w:rsidR="000527F6" w:rsidRDefault="00DF551D">
          <w:pPr>
            <w:pStyle w:val="TOC4"/>
            <w:tabs>
              <w:tab w:val="left" w:pos="1540"/>
              <w:tab w:val="right" w:leader="dot" w:pos="9016"/>
            </w:tabs>
            <w:rPr>
              <w:noProof/>
              <w:lang w:eastAsia="en-AU"/>
            </w:rPr>
          </w:pPr>
          <w:hyperlink w:anchor="_Toc418692160" w:history="1">
            <w:r w:rsidR="000527F6" w:rsidRPr="00C13F69">
              <w:rPr>
                <w:rStyle w:val="Hyperlink"/>
                <w:noProof/>
              </w:rPr>
              <w:t>2.3.2.4</w:t>
            </w:r>
            <w:r w:rsidR="000527F6">
              <w:rPr>
                <w:noProof/>
                <w:lang w:eastAsia="en-AU"/>
              </w:rPr>
              <w:tab/>
            </w:r>
            <w:r w:rsidR="000527F6" w:rsidRPr="00C13F69">
              <w:rPr>
                <w:rStyle w:val="Hyperlink"/>
                <w:noProof/>
              </w:rPr>
              <w:t>Indentation Modulus (</w:t>
            </w:r>
            <m:oMath>
              <m:r>
                <m:rPr>
                  <m:sty m:val="bi"/>
                </m:rPr>
                <w:rPr>
                  <w:rStyle w:val="Hyperlink"/>
                  <w:rFonts w:ascii="Cambria Math" w:hAnsi="Cambria Math"/>
                  <w:noProof/>
                </w:rPr>
                <m:t>M</m:t>
              </m:r>
            </m:oMath>
            <w:r w:rsidR="000527F6" w:rsidRPr="00C13F69">
              <w:rPr>
                <w:rStyle w:val="Hyperlink"/>
                <w:noProof/>
              </w:rPr>
              <w:t>)</w:t>
            </w:r>
            <w:r w:rsidR="000527F6">
              <w:rPr>
                <w:noProof/>
                <w:webHidden/>
              </w:rPr>
              <w:tab/>
            </w:r>
            <w:r w:rsidR="000527F6">
              <w:rPr>
                <w:noProof/>
                <w:webHidden/>
              </w:rPr>
              <w:fldChar w:fldCharType="begin"/>
            </w:r>
            <w:r w:rsidR="000527F6">
              <w:rPr>
                <w:noProof/>
                <w:webHidden/>
              </w:rPr>
              <w:instrText xml:space="preserve"> PAGEREF _Toc418692160 \h </w:instrText>
            </w:r>
            <w:r w:rsidR="000527F6">
              <w:rPr>
                <w:noProof/>
                <w:webHidden/>
              </w:rPr>
            </w:r>
            <w:r w:rsidR="000527F6">
              <w:rPr>
                <w:noProof/>
                <w:webHidden/>
              </w:rPr>
              <w:fldChar w:fldCharType="separate"/>
            </w:r>
            <w:r w:rsidR="000527F6">
              <w:rPr>
                <w:noProof/>
                <w:webHidden/>
              </w:rPr>
              <w:t>15</w:t>
            </w:r>
            <w:r w:rsidR="000527F6">
              <w:rPr>
                <w:noProof/>
                <w:webHidden/>
              </w:rPr>
              <w:fldChar w:fldCharType="end"/>
            </w:r>
          </w:hyperlink>
        </w:p>
        <w:p w14:paraId="3F35A400" w14:textId="77777777" w:rsidR="000527F6" w:rsidRDefault="00DF551D">
          <w:pPr>
            <w:pStyle w:val="TOC3"/>
            <w:tabs>
              <w:tab w:val="left" w:pos="1320"/>
              <w:tab w:val="right" w:leader="dot" w:pos="9016"/>
            </w:tabs>
            <w:rPr>
              <w:noProof/>
              <w:lang w:eastAsia="en-AU"/>
            </w:rPr>
          </w:pPr>
          <w:hyperlink w:anchor="_Toc418692161" w:history="1">
            <w:r w:rsidR="000527F6" w:rsidRPr="00C13F69">
              <w:rPr>
                <w:rStyle w:val="Hyperlink"/>
                <w:noProof/>
              </w:rPr>
              <w:t>2.3.3</w:t>
            </w:r>
            <w:r w:rsidR="000527F6">
              <w:rPr>
                <w:noProof/>
                <w:lang w:eastAsia="en-AU"/>
              </w:rPr>
              <w:tab/>
            </w:r>
            <w:r w:rsidR="000527F6" w:rsidRPr="00C13F69">
              <w:rPr>
                <w:rStyle w:val="Hyperlink"/>
                <w:noProof/>
              </w:rPr>
              <w:t>SMG Structure, Medium Range Order (MRO)</w:t>
            </w:r>
            <w:r w:rsidR="000527F6">
              <w:rPr>
                <w:noProof/>
                <w:webHidden/>
              </w:rPr>
              <w:tab/>
            </w:r>
            <w:r w:rsidR="000527F6">
              <w:rPr>
                <w:noProof/>
                <w:webHidden/>
              </w:rPr>
              <w:fldChar w:fldCharType="begin"/>
            </w:r>
            <w:r w:rsidR="000527F6">
              <w:rPr>
                <w:noProof/>
                <w:webHidden/>
              </w:rPr>
              <w:instrText xml:space="preserve"> PAGEREF _Toc418692161 \h </w:instrText>
            </w:r>
            <w:r w:rsidR="000527F6">
              <w:rPr>
                <w:noProof/>
                <w:webHidden/>
              </w:rPr>
            </w:r>
            <w:r w:rsidR="000527F6">
              <w:rPr>
                <w:noProof/>
                <w:webHidden/>
              </w:rPr>
              <w:fldChar w:fldCharType="separate"/>
            </w:r>
            <w:r w:rsidR="000527F6">
              <w:rPr>
                <w:noProof/>
                <w:webHidden/>
              </w:rPr>
              <w:t>15</w:t>
            </w:r>
            <w:r w:rsidR="000527F6">
              <w:rPr>
                <w:noProof/>
                <w:webHidden/>
              </w:rPr>
              <w:fldChar w:fldCharType="end"/>
            </w:r>
          </w:hyperlink>
        </w:p>
        <w:p w14:paraId="07E15A10" w14:textId="77777777" w:rsidR="000527F6" w:rsidRDefault="00DF551D">
          <w:pPr>
            <w:pStyle w:val="TOC3"/>
            <w:tabs>
              <w:tab w:val="left" w:pos="1320"/>
              <w:tab w:val="right" w:leader="dot" w:pos="9016"/>
            </w:tabs>
            <w:rPr>
              <w:noProof/>
              <w:lang w:eastAsia="en-AU"/>
            </w:rPr>
          </w:pPr>
          <w:hyperlink w:anchor="_Toc418692162" w:history="1">
            <w:r w:rsidR="000527F6" w:rsidRPr="00C13F69">
              <w:rPr>
                <w:rStyle w:val="Hyperlink"/>
                <w:noProof/>
              </w:rPr>
              <w:t>2.3.4</w:t>
            </w:r>
            <w:r w:rsidR="000527F6">
              <w:rPr>
                <w:noProof/>
                <w:lang w:eastAsia="en-AU"/>
              </w:rPr>
              <w:tab/>
            </w:r>
            <w:r w:rsidR="000527F6" w:rsidRPr="00C13F69">
              <w:rPr>
                <w:rStyle w:val="Hyperlink"/>
                <w:noProof/>
              </w:rPr>
              <w:t>Potential SMG Challenges</w:t>
            </w:r>
            <w:r w:rsidR="000527F6">
              <w:rPr>
                <w:noProof/>
                <w:webHidden/>
              </w:rPr>
              <w:tab/>
            </w:r>
            <w:r w:rsidR="000527F6">
              <w:rPr>
                <w:noProof/>
                <w:webHidden/>
              </w:rPr>
              <w:fldChar w:fldCharType="begin"/>
            </w:r>
            <w:r w:rsidR="000527F6">
              <w:rPr>
                <w:noProof/>
                <w:webHidden/>
              </w:rPr>
              <w:instrText xml:space="preserve"> PAGEREF _Toc418692162 \h </w:instrText>
            </w:r>
            <w:r w:rsidR="000527F6">
              <w:rPr>
                <w:noProof/>
                <w:webHidden/>
              </w:rPr>
            </w:r>
            <w:r w:rsidR="000527F6">
              <w:rPr>
                <w:noProof/>
                <w:webHidden/>
              </w:rPr>
              <w:fldChar w:fldCharType="separate"/>
            </w:r>
            <w:r w:rsidR="000527F6">
              <w:rPr>
                <w:noProof/>
                <w:webHidden/>
              </w:rPr>
              <w:t>16</w:t>
            </w:r>
            <w:r w:rsidR="000527F6">
              <w:rPr>
                <w:noProof/>
                <w:webHidden/>
              </w:rPr>
              <w:fldChar w:fldCharType="end"/>
            </w:r>
          </w:hyperlink>
        </w:p>
        <w:p w14:paraId="6B48D34E" w14:textId="77777777" w:rsidR="000527F6" w:rsidRDefault="00DF551D">
          <w:pPr>
            <w:pStyle w:val="TOC3"/>
            <w:tabs>
              <w:tab w:val="left" w:pos="1320"/>
              <w:tab w:val="right" w:leader="dot" w:pos="9016"/>
            </w:tabs>
            <w:rPr>
              <w:noProof/>
              <w:lang w:eastAsia="en-AU"/>
            </w:rPr>
          </w:pPr>
          <w:hyperlink w:anchor="_Toc418692163" w:history="1">
            <w:r w:rsidR="000527F6" w:rsidRPr="00C13F69">
              <w:rPr>
                <w:rStyle w:val="Hyperlink"/>
                <w:noProof/>
                <w:highlight w:val="yellow"/>
              </w:rPr>
              <w:t>2.3.5</w:t>
            </w:r>
            <w:r w:rsidR="000527F6">
              <w:rPr>
                <w:noProof/>
                <w:lang w:eastAsia="en-AU"/>
              </w:rPr>
              <w:tab/>
            </w:r>
            <w:r w:rsidR="000527F6" w:rsidRPr="00C13F69">
              <w:rPr>
                <w:rStyle w:val="Hyperlink"/>
                <w:noProof/>
                <w:highlight w:val="yellow"/>
              </w:rPr>
              <w:t>Thin Film Testing Methods</w:t>
            </w:r>
            <w:r w:rsidR="000527F6">
              <w:rPr>
                <w:noProof/>
                <w:webHidden/>
              </w:rPr>
              <w:tab/>
            </w:r>
            <w:r w:rsidR="000527F6">
              <w:rPr>
                <w:noProof/>
                <w:webHidden/>
              </w:rPr>
              <w:fldChar w:fldCharType="begin"/>
            </w:r>
            <w:r w:rsidR="000527F6">
              <w:rPr>
                <w:noProof/>
                <w:webHidden/>
              </w:rPr>
              <w:instrText xml:space="preserve"> PAGEREF _Toc418692163 \h </w:instrText>
            </w:r>
            <w:r w:rsidR="000527F6">
              <w:rPr>
                <w:noProof/>
                <w:webHidden/>
              </w:rPr>
            </w:r>
            <w:r w:rsidR="000527F6">
              <w:rPr>
                <w:noProof/>
                <w:webHidden/>
              </w:rPr>
              <w:fldChar w:fldCharType="separate"/>
            </w:r>
            <w:r w:rsidR="000527F6">
              <w:rPr>
                <w:noProof/>
                <w:webHidden/>
              </w:rPr>
              <w:t>17</w:t>
            </w:r>
            <w:r w:rsidR="000527F6">
              <w:rPr>
                <w:noProof/>
                <w:webHidden/>
              </w:rPr>
              <w:fldChar w:fldCharType="end"/>
            </w:r>
          </w:hyperlink>
        </w:p>
        <w:p w14:paraId="63DF39B7" w14:textId="77777777" w:rsidR="000527F6" w:rsidRDefault="00DF551D">
          <w:pPr>
            <w:pStyle w:val="TOC4"/>
            <w:tabs>
              <w:tab w:val="left" w:pos="1540"/>
              <w:tab w:val="right" w:leader="dot" w:pos="9016"/>
            </w:tabs>
            <w:rPr>
              <w:noProof/>
              <w:lang w:eastAsia="en-AU"/>
            </w:rPr>
          </w:pPr>
          <w:hyperlink w:anchor="_Toc418692164" w:history="1">
            <w:r w:rsidR="000527F6" w:rsidRPr="00C13F69">
              <w:rPr>
                <w:rStyle w:val="Hyperlink"/>
                <w:noProof/>
                <w:highlight w:val="yellow"/>
              </w:rPr>
              <w:t>2.3.5.1</w:t>
            </w:r>
            <w:r w:rsidR="000527F6">
              <w:rPr>
                <w:noProof/>
                <w:lang w:eastAsia="en-AU"/>
              </w:rPr>
              <w:tab/>
            </w:r>
            <w:r w:rsidR="000527F6" w:rsidRPr="00C13F69">
              <w:rPr>
                <w:rStyle w:val="Hyperlink"/>
                <w:noProof/>
                <w:highlight w:val="yellow"/>
              </w:rPr>
              <w:t>Adhesion</w:t>
            </w:r>
            <w:r w:rsidR="000527F6">
              <w:rPr>
                <w:noProof/>
                <w:webHidden/>
              </w:rPr>
              <w:tab/>
            </w:r>
            <w:r w:rsidR="000527F6">
              <w:rPr>
                <w:noProof/>
                <w:webHidden/>
              </w:rPr>
              <w:fldChar w:fldCharType="begin"/>
            </w:r>
            <w:r w:rsidR="000527F6">
              <w:rPr>
                <w:noProof/>
                <w:webHidden/>
              </w:rPr>
              <w:instrText xml:space="preserve"> PAGEREF _Toc418692164 \h </w:instrText>
            </w:r>
            <w:r w:rsidR="000527F6">
              <w:rPr>
                <w:noProof/>
                <w:webHidden/>
              </w:rPr>
            </w:r>
            <w:r w:rsidR="000527F6">
              <w:rPr>
                <w:noProof/>
                <w:webHidden/>
              </w:rPr>
              <w:fldChar w:fldCharType="separate"/>
            </w:r>
            <w:r w:rsidR="000527F6">
              <w:rPr>
                <w:noProof/>
                <w:webHidden/>
              </w:rPr>
              <w:t>17</w:t>
            </w:r>
            <w:r w:rsidR="000527F6">
              <w:rPr>
                <w:noProof/>
                <w:webHidden/>
              </w:rPr>
              <w:fldChar w:fldCharType="end"/>
            </w:r>
          </w:hyperlink>
        </w:p>
        <w:p w14:paraId="05B60E5B" w14:textId="77777777" w:rsidR="000527F6" w:rsidRDefault="00DF551D">
          <w:pPr>
            <w:pStyle w:val="TOC2"/>
            <w:tabs>
              <w:tab w:val="left" w:pos="880"/>
              <w:tab w:val="right" w:leader="dot" w:pos="9016"/>
            </w:tabs>
            <w:rPr>
              <w:noProof/>
              <w:lang w:eastAsia="en-AU"/>
            </w:rPr>
          </w:pPr>
          <w:hyperlink w:anchor="_Toc418692165" w:history="1">
            <w:r w:rsidR="000527F6" w:rsidRPr="00C13F69">
              <w:rPr>
                <w:rStyle w:val="Hyperlink"/>
                <w:noProof/>
              </w:rPr>
              <w:t>2.4</w:t>
            </w:r>
            <w:r w:rsidR="000527F6">
              <w:rPr>
                <w:noProof/>
                <w:lang w:eastAsia="en-AU"/>
              </w:rPr>
              <w:tab/>
            </w:r>
            <w:r w:rsidR="000527F6" w:rsidRPr="00C13F69">
              <w:rPr>
                <w:rStyle w:val="Hyperlink"/>
                <w:noProof/>
              </w:rPr>
              <w:t>Biomedical Materials</w:t>
            </w:r>
            <w:r w:rsidR="000527F6">
              <w:rPr>
                <w:noProof/>
                <w:webHidden/>
              </w:rPr>
              <w:tab/>
            </w:r>
            <w:r w:rsidR="000527F6">
              <w:rPr>
                <w:noProof/>
                <w:webHidden/>
              </w:rPr>
              <w:fldChar w:fldCharType="begin"/>
            </w:r>
            <w:r w:rsidR="000527F6">
              <w:rPr>
                <w:noProof/>
                <w:webHidden/>
              </w:rPr>
              <w:instrText xml:space="preserve"> PAGEREF _Toc418692165 \h </w:instrText>
            </w:r>
            <w:r w:rsidR="000527F6">
              <w:rPr>
                <w:noProof/>
                <w:webHidden/>
              </w:rPr>
            </w:r>
            <w:r w:rsidR="000527F6">
              <w:rPr>
                <w:noProof/>
                <w:webHidden/>
              </w:rPr>
              <w:fldChar w:fldCharType="separate"/>
            </w:r>
            <w:r w:rsidR="000527F6">
              <w:rPr>
                <w:noProof/>
                <w:webHidden/>
              </w:rPr>
              <w:t>17</w:t>
            </w:r>
            <w:r w:rsidR="000527F6">
              <w:rPr>
                <w:noProof/>
                <w:webHidden/>
              </w:rPr>
              <w:fldChar w:fldCharType="end"/>
            </w:r>
          </w:hyperlink>
        </w:p>
        <w:p w14:paraId="3451699D" w14:textId="77777777" w:rsidR="000527F6" w:rsidRDefault="00DF551D">
          <w:pPr>
            <w:pStyle w:val="TOC3"/>
            <w:tabs>
              <w:tab w:val="left" w:pos="1320"/>
              <w:tab w:val="right" w:leader="dot" w:pos="9016"/>
            </w:tabs>
            <w:rPr>
              <w:noProof/>
              <w:lang w:eastAsia="en-AU"/>
            </w:rPr>
          </w:pPr>
          <w:hyperlink w:anchor="_Toc418692166" w:history="1">
            <w:r w:rsidR="000527F6" w:rsidRPr="00C13F69">
              <w:rPr>
                <w:rStyle w:val="Hyperlink"/>
                <w:noProof/>
              </w:rPr>
              <w:t>2.4.1</w:t>
            </w:r>
            <w:r w:rsidR="000527F6">
              <w:rPr>
                <w:noProof/>
                <w:lang w:eastAsia="en-AU"/>
              </w:rPr>
              <w:tab/>
            </w:r>
            <w:r w:rsidR="000527F6" w:rsidRPr="00C13F69">
              <w:rPr>
                <w:rStyle w:val="Hyperlink"/>
                <w:noProof/>
              </w:rPr>
              <w:t>Biomaterial Requirements</w:t>
            </w:r>
            <w:r w:rsidR="000527F6">
              <w:rPr>
                <w:noProof/>
                <w:webHidden/>
              </w:rPr>
              <w:tab/>
            </w:r>
            <w:r w:rsidR="000527F6">
              <w:rPr>
                <w:noProof/>
                <w:webHidden/>
              </w:rPr>
              <w:fldChar w:fldCharType="begin"/>
            </w:r>
            <w:r w:rsidR="000527F6">
              <w:rPr>
                <w:noProof/>
                <w:webHidden/>
              </w:rPr>
              <w:instrText xml:space="preserve"> PAGEREF _Toc418692166 \h </w:instrText>
            </w:r>
            <w:r w:rsidR="000527F6">
              <w:rPr>
                <w:noProof/>
                <w:webHidden/>
              </w:rPr>
            </w:r>
            <w:r w:rsidR="000527F6">
              <w:rPr>
                <w:noProof/>
                <w:webHidden/>
              </w:rPr>
              <w:fldChar w:fldCharType="separate"/>
            </w:r>
            <w:r w:rsidR="000527F6">
              <w:rPr>
                <w:noProof/>
                <w:webHidden/>
              </w:rPr>
              <w:t>17</w:t>
            </w:r>
            <w:r w:rsidR="000527F6">
              <w:rPr>
                <w:noProof/>
                <w:webHidden/>
              </w:rPr>
              <w:fldChar w:fldCharType="end"/>
            </w:r>
          </w:hyperlink>
        </w:p>
        <w:p w14:paraId="324D7A7C" w14:textId="77777777" w:rsidR="000527F6" w:rsidRDefault="00DF551D">
          <w:pPr>
            <w:pStyle w:val="TOC4"/>
            <w:tabs>
              <w:tab w:val="left" w:pos="1540"/>
              <w:tab w:val="right" w:leader="dot" w:pos="9016"/>
            </w:tabs>
            <w:rPr>
              <w:noProof/>
              <w:lang w:eastAsia="en-AU"/>
            </w:rPr>
          </w:pPr>
          <w:hyperlink w:anchor="_Toc418692167" w:history="1">
            <w:r w:rsidR="000527F6" w:rsidRPr="00C13F69">
              <w:rPr>
                <w:rStyle w:val="Hyperlink"/>
                <w:noProof/>
              </w:rPr>
              <w:t>2.4.1.1</w:t>
            </w:r>
            <w:r w:rsidR="000527F6">
              <w:rPr>
                <w:noProof/>
                <w:lang w:eastAsia="en-AU"/>
              </w:rPr>
              <w:tab/>
            </w:r>
            <w:r w:rsidR="000527F6" w:rsidRPr="00C13F69">
              <w:rPr>
                <w:rStyle w:val="Hyperlink"/>
                <w:noProof/>
              </w:rPr>
              <w:t>Current Metallic Biomaterials</w:t>
            </w:r>
            <w:r w:rsidR="000527F6">
              <w:rPr>
                <w:noProof/>
                <w:webHidden/>
              </w:rPr>
              <w:tab/>
            </w:r>
            <w:r w:rsidR="000527F6">
              <w:rPr>
                <w:noProof/>
                <w:webHidden/>
              </w:rPr>
              <w:fldChar w:fldCharType="begin"/>
            </w:r>
            <w:r w:rsidR="000527F6">
              <w:rPr>
                <w:noProof/>
                <w:webHidden/>
              </w:rPr>
              <w:instrText xml:space="preserve"> PAGEREF _Toc418692167 \h </w:instrText>
            </w:r>
            <w:r w:rsidR="000527F6">
              <w:rPr>
                <w:noProof/>
                <w:webHidden/>
              </w:rPr>
            </w:r>
            <w:r w:rsidR="000527F6">
              <w:rPr>
                <w:noProof/>
                <w:webHidden/>
              </w:rPr>
              <w:fldChar w:fldCharType="separate"/>
            </w:r>
            <w:r w:rsidR="000527F6">
              <w:rPr>
                <w:noProof/>
                <w:webHidden/>
              </w:rPr>
              <w:t>17</w:t>
            </w:r>
            <w:r w:rsidR="000527F6">
              <w:rPr>
                <w:noProof/>
                <w:webHidden/>
              </w:rPr>
              <w:fldChar w:fldCharType="end"/>
            </w:r>
          </w:hyperlink>
        </w:p>
        <w:p w14:paraId="6160C7B4" w14:textId="77777777" w:rsidR="000527F6" w:rsidRDefault="00DF551D">
          <w:pPr>
            <w:pStyle w:val="TOC4"/>
            <w:tabs>
              <w:tab w:val="left" w:pos="1540"/>
              <w:tab w:val="right" w:leader="dot" w:pos="9016"/>
            </w:tabs>
            <w:rPr>
              <w:noProof/>
              <w:lang w:eastAsia="en-AU"/>
            </w:rPr>
          </w:pPr>
          <w:hyperlink w:anchor="_Toc418692168" w:history="1">
            <w:r w:rsidR="000527F6" w:rsidRPr="00C13F69">
              <w:rPr>
                <w:rStyle w:val="Hyperlink"/>
                <w:noProof/>
              </w:rPr>
              <w:t>2.4.1.2</w:t>
            </w:r>
            <w:r w:rsidR="000527F6">
              <w:rPr>
                <w:noProof/>
                <w:lang w:eastAsia="en-AU"/>
              </w:rPr>
              <w:tab/>
            </w:r>
            <w:r w:rsidR="000527F6" w:rsidRPr="00C13F69">
              <w:rPr>
                <w:rStyle w:val="Hyperlink"/>
                <w:noProof/>
              </w:rPr>
              <w:t>Roll of Metallic Elements within the Body</w:t>
            </w:r>
            <w:r w:rsidR="000527F6">
              <w:rPr>
                <w:noProof/>
                <w:webHidden/>
              </w:rPr>
              <w:tab/>
            </w:r>
            <w:r w:rsidR="000527F6">
              <w:rPr>
                <w:noProof/>
                <w:webHidden/>
              </w:rPr>
              <w:fldChar w:fldCharType="begin"/>
            </w:r>
            <w:r w:rsidR="000527F6">
              <w:rPr>
                <w:noProof/>
                <w:webHidden/>
              </w:rPr>
              <w:instrText xml:space="preserve"> PAGEREF _Toc418692168 \h </w:instrText>
            </w:r>
            <w:r w:rsidR="000527F6">
              <w:rPr>
                <w:noProof/>
                <w:webHidden/>
              </w:rPr>
            </w:r>
            <w:r w:rsidR="000527F6">
              <w:rPr>
                <w:noProof/>
                <w:webHidden/>
              </w:rPr>
              <w:fldChar w:fldCharType="separate"/>
            </w:r>
            <w:r w:rsidR="000527F6">
              <w:rPr>
                <w:noProof/>
                <w:webHidden/>
              </w:rPr>
              <w:t>17</w:t>
            </w:r>
            <w:r w:rsidR="000527F6">
              <w:rPr>
                <w:noProof/>
                <w:webHidden/>
              </w:rPr>
              <w:fldChar w:fldCharType="end"/>
            </w:r>
          </w:hyperlink>
        </w:p>
        <w:p w14:paraId="58DA2A5E" w14:textId="77777777" w:rsidR="000527F6" w:rsidRDefault="00DF551D">
          <w:pPr>
            <w:pStyle w:val="TOC3"/>
            <w:tabs>
              <w:tab w:val="left" w:pos="1320"/>
              <w:tab w:val="right" w:leader="dot" w:pos="9016"/>
            </w:tabs>
            <w:rPr>
              <w:noProof/>
              <w:lang w:eastAsia="en-AU"/>
            </w:rPr>
          </w:pPr>
          <w:hyperlink w:anchor="_Toc418692169" w:history="1">
            <w:r w:rsidR="000527F6" w:rsidRPr="00C13F69">
              <w:rPr>
                <w:rStyle w:val="Hyperlink"/>
                <w:noProof/>
              </w:rPr>
              <w:t>2.4.2</w:t>
            </w:r>
            <w:r w:rsidR="000527F6">
              <w:rPr>
                <w:noProof/>
                <w:lang w:eastAsia="en-AU"/>
              </w:rPr>
              <w:tab/>
            </w:r>
            <w:r w:rsidR="000527F6" w:rsidRPr="00C13F69">
              <w:rPr>
                <w:rStyle w:val="Hyperlink"/>
                <w:noProof/>
              </w:rPr>
              <w:t>Degradation of Biomaterials</w:t>
            </w:r>
            <w:r w:rsidR="000527F6">
              <w:rPr>
                <w:noProof/>
                <w:webHidden/>
              </w:rPr>
              <w:tab/>
            </w:r>
            <w:r w:rsidR="000527F6">
              <w:rPr>
                <w:noProof/>
                <w:webHidden/>
              </w:rPr>
              <w:fldChar w:fldCharType="begin"/>
            </w:r>
            <w:r w:rsidR="000527F6">
              <w:rPr>
                <w:noProof/>
                <w:webHidden/>
              </w:rPr>
              <w:instrText xml:space="preserve"> PAGEREF _Toc418692169 \h </w:instrText>
            </w:r>
            <w:r w:rsidR="000527F6">
              <w:rPr>
                <w:noProof/>
                <w:webHidden/>
              </w:rPr>
            </w:r>
            <w:r w:rsidR="000527F6">
              <w:rPr>
                <w:noProof/>
                <w:webHidden/>
              </w:rPr>
              <w:fldChar w:fldCharType="separate"/>
            </w:r>
            <w:r w:rsidR="000527F6">
              <w:rPr>
                <w:noProof/>
                <w:webHidden/>
              </w:rPr>
              <w:t>18</w:t>
            </w:r>
            <w:r w:rsidR="000527F6">
              <w:rPr>
                <w:noProof/>
                <w:webHidden/>
              </w:rPr>
              <w:fldChar w:fldCharType="end"/>
            </w:r>
          </w:hyperlink>
        </w:p>
        <w:p w14:paraId="44983A28" w14:textId="77777777" w:rsidR="000527F6" w:rsidRDefault="00DF551D">
          <w:pPr>
            <w:pStyle w:val="TOC4"/>
            <w:tabs>
              <w:tab w:val="left" w:pos="1540"/>
              <w:tab w:val="right" w:leader="dot" w:pos="9016"/>
            </w:tabs>
            <w:rPr>
              <w:noProof/>
              <w:lang w:eastAsia="en-AU"/>
            </w:rPr>
          </w:pPr>
          <w:hyperlink w:anchor="_Toc418692170" w:history="1">
            <w:r w:rsidR="000527F6" w:rsidRPr="00C13F69">
              <w:rPr>
                <w:rStyle w:val="Hyperlink"/>
                <w:noProof/>
              </w:rPr>
              <w:t>2.4.2.1</w:t>
            </w:r>
            <w:r w:rsidR="000527F6">
              <w:rPr>
                <w:noProof/>
                <w:lang w:eastAsia="en-AU"/>
              </w:rPr>
              <w:tab/>
            </w:r>
            <w:r w:rsidR="000527F6" w:rsidRPr="00C13F69">
              <w:rPr>
                <w:rStyle w:val="Hyperlink"/>
                <w:noProof/>
              </w:rPr>
              <w:t>Basic Theory of Corrosion and Its Measurement</w:t>
            </w:r>
            <w:r w:rsidR="000527F6">
              <w:rPr>
                <w:noProof/>
                <w:webHidden/>
              </w:rPr>
              <w:tab/>
            </w:r>
            <w:r w:rsidR="000527F6">
              <w:rPr>
                <w:noProof/>
                <w:webHidden/>
              </w:rPr>
              <w:fldChar w:fldCharType="begin"/>
            </w:r>
            <w:r w:rsidR="000527F6">
              <w:rPr>
                <w:noProof/>
                <w:webHidden/>
              </w:rPr>
              <w:instrText xml:space="preserve"> PAGEREF _Toc418692170 \h </w:instrText>
            </w:r>
            <w:r w:rsidR="000527F6">
              <w:rPr>
                <w:noProof/>
                <w:webHidden/>
              </w:rPr>
            </w:r>
            <w:r w:rsidR="000527F6">
              <w:rPr>
                <w:noProof/>
                <w:webHidden/>
              </w:rPr>
              <w:fldChar w:fldCharType="separate"/>
            </w:r>
            <w:r w:rsidR="000527F6">
              <w:rPr>
                <w:noProof/>
                <w:webHidden/>
              </w:rPr>
              <w:t>18</w:t>
            </w:r>
            <w:r w:rsidR="000527F6">
              <w:rPr>
                <w:noProof/>
                <w:webHidden/>
              </w:rPr>
              <w:fldChar w:fldCharType="end"/>
            </w:r>
          </w:hyperlink>
        </w:p>
        <w:p w14:paraId="1EFBDA7D" w14:textId="77777777" w:rsidR="000527F6" w:rsidRDefault="00DF551D">
          <w:pPr>
            <w:pStyle w:val="TOC4"/>
            <w:tabs>
              <w:tab w:val="left" w:pos="1540"/>
              <w:tab w:val="right" w:leader="dot" w:pos="9016"/>
            </w:tabs>
            <w:rPr>
              <w:noProof/>
              <w:lang w:eastAsia="en-AU"/>
            </w:rPr>
          </w:pPr>
          <w:hyperlink w:anchor="_Toc418692171" w:history="1">
            <w:r w:rsidR="000527F6" w:rsidRPr="00C13F69">
              <w:rPr>
                <w:rStyle w:val="Hyperlink"/>
                <w:noProof/>
              </w:rPr>
              <w:t>2.4.2.2</w:t>
            </w:r>
            <w:r w:rsidR="000527F6">
              <w:rPr>
                <w:noProof/>
                <w:lang w:eastAsia="en-AU"/>
              </w:rPr>
              <w:tab/>
            </w:r>
            <w:r w:rsidR="000527F6" w:rsidRPr="00C13F69">
              <w:rPr>
                <w:rStyle w:val="Hyperlink"/>
                <w:noProof/>
              </w:rPr>
              <w:t>Mg Hydrogen Evolution</w:t>
            </w:r>
            <w:r w:rsidR="000527F6">
              <w:rPr>
                <w:noProof/>
                <w:webHidden/>
              </w:rPr>
              <w:tab/>
            </w:r>
            <w:r w:rsidR="000527F6">
              <w:rPr>
                <w:noProof/>
                <w:webHidden/>
              </w:rPr>
              <w:fldChar w:fldCharType="begin"/>
            </w:r>
            <w:r w:rsidR="000527F6">
              <w:rPr>
                <w:noProof/>
                <w:webHidden/>
              </w:rPr>
              <w:instrText xml:space="preserve"> PAGEREF _Toc418692171 \h </w:instrText>
            </w:r>
            <w:r w:rsidR="000527F6">
              <w:rPr>
                <w:noProof/>
                <w:webHidden/>
              </w:rPr>
            </w:r>
            <w:r w:rsidR="000527F6">
              <w:rPr>
                <w:noProof/>
                <w:webHidden/>
              </w:rPr>
              <w:fldChar w:fldCharType="separate"/>
            </w:r>
            <w:r w:rsidR="000527F6">
              <w:rPr>
                <w:noProof/>
                <w:webHidden/>
              </w:rPr>
              <w:t>19</w:t>
            </w:r>
            <w:r w:rsidR="000527F6">
              <w:rPr>
                <w:noProof/>
                <w:webHidden/>
              </w:rPr>
              <w:fldChar w:fldCharType="end"/>
            </w:r>
          </w:hyperlink>
        </w:p>
        <w:p w14:paraId="3EF9AB9A" w14:textId="77777777" w:rsidR="000527F6" w:rsidRDefault="00DF551D">
          <w:pPr>
            <w:pStyle w:val="TOC4"/>
            <w:tabs>
              <w:tab w:val="left" w:pos="1540"/>
              <w:tab w:val="right" w:leader="dot" w:pos="9016"/>
            </w:tabs>
            <w:rPr>
              <w:noProof/>
              <w:lang w:eastAsia="en-AU"/>
            </w:rPr>
          </w:pPr>
          <w:hyperlink w:anchor="_Toc418692172" w:history="1">
            <w:r w:rsidR="000527F6" w:rsidRPr="00C13F69">
              <w:rPr>
                <w:rStyle w:val="Hyperlink"/>
                <w:noProof/>
              </w:rPr>
              <w:t>2.4.2.3</w:t>
            </w:r>
            <w:r w:rsidR="000527F6">
              <w:rPr>
                <w:noProof/>
                <w:lang w:eastAsia="en-AU"/>
              </w:rPr>
              <w:tab/>
            </w:r>
            <w:r w:rsidR="000527F6" w:rsidRPr="00C13F69">
              <w:rPr>
                <w:rStyle w:val="Hyperlink"/>
                <w:noProof/>
              </w:rPr>
              <w:t>Pitting Corrosion</w:t>
            </w:r>
            <w:r w:rsidR="000527F6">
              <w:rPr>
                <w:noProof/>
                <w:webHidden/>
              </w:rPr>
              <w:tab/>
            </w:r>
            <w:r w:rsidR="000527F6">
              <w:rPr>
                <w:noProof/>
                <w:webHidden/>
              </w:rPr>
              <w:fldChar w:fldCharType="begin"/>
            </w:r>
            <w:r w:rsidR="000527F6">
              <w:rPr>
                <w:noProof/>
                <w:webHidden/>
              </w:rPr>
              <w:instrText xml:space="preserve"> PAGEREF _Toc418692172 \h </w:instrText>
            </w:r>
            <w:r w:rsidR="000527F6">
              <w:rPr>
                <w:noProof/>
                <w:webHidden/>
              </w:rPr>
            </w:r>
            <w:r w:rsidR="000527F6">
              <w:rPr>
                <w:noProof/>
                <w:webHidden/>
              </w:rPr>
              <w:fldChar w:fldCharType="separate"/>
            </w:r>
            <w:r w:rsidR="000527F6">
              <w:rPr>
                <w:noProof/>
                <w:webHidden/>
              </w:rPr>
              <w:t>21</w:t>
            </w:r>
            <w:r w:rsidR="000527F6">
              <w:rPr>
                <w:noProof/>
                <w:webHidden/>
              </w:rPr>
              <w:fldChar w:fldCharType="end"/>
            </w:r>
          </w:hyperlink>
        </w:p>
        <w:p w14:paraId="0B3903A6" w14:textId="77777777" w:rsidR="000527F6" w:rsidRDefault="00DF551D">
          <w:pPr>
            <w:pStyle w:val="TOC3"/>
            <w:tabs>
              <w:tab w:val="left" w:pos="1320"/>
              <w:tab w:val="right" w:leader="dot" w:pos="9016"/>
            </w:tabs>
            <w:rPr>
              <w:noProof/>
              <w:lang w:eastAsia="en-AU"/>
            </w:rPr>
          </w:pPr>
          <w:hyperlink w:anchor="_Toc418692173" w:history="1">
            <w:r w:rsidR="000527F6" w:rsidRPr="00C13F69">
              <w:rPr>
                <w:rStyle w:val="Hyperlink"/>
                <w:noProof/>
              </w:rPr>
              <w:t>2.4.3</w:t>
            </w:r>
            <w:r w:rsidR="000527F6">
              <w:rPr>
                <w:noProof/>
                <w:lang w:eastAsia="en-AU"/>
              </w:rPr>
              <w:tab/>
            </w:r>
            <w:r w:rsidR="000527F6" w:rsidRPr="00C13F69">
              <w:rPr>
                <w:rStyle w:val="Hyperlink"/>
                <w:noProof/>
              </w:rPr>
              <w:t>Anti-biotic Scaffolds</w:t>
            </w:r>
            <w:r w:rsidR="000527F6">
              <w:rPr>
                <w:noProof/>
                <w:webHidden/>
              </w:rPr>
              <w:tab/>
            </w:r>
            <w:r w:rsidR="000527F6">
              <w:rPr>
                <w:noProof/>
                <w:webHidden/>
              </w:rPr>
              <w:fldChar w:fldCharType="begin"/>
            </w:r>
            <w:r w:rsidR="000527F6">
              <w:rPr>
                <w:noProof/>
                <w:webHidden/>
              </w:rPr>
              <w:instrText xml:space="preserve"> PAGEREF _Toc418692173 \h </w:instrText>
            </w:r>
            <w:r w:rsidR="000527F6">
              <w:rPr>
                <w:noProof/>
                <w:webHidden/>
              </w:rPr>
            </w:r>
            <w:r w:rsidR="000527F6">
              <w:rPr>
                <w:noProof/>
                <w:webHidden/>
              </w:rPr>
              <w:fldChar w:fldCharType="separate"/>
            </w:r>
            <w:r w:rsidR="000527F6">
              <w:rPr>
                <w:noProof/>
                <w:webHidden/>
              </w:rPr>
              <w:t>22</w:t>
            </w:r>
            <w:r w:rsidR="000527F6">
              <w:rPr>
                <w:noProof/>
                <w:webHidden/>
              </w:rPr>
              <w:fldChar w:fldCharType="end"/>
            </w:r>
          </w:hyperlink>
        </w:p>
        <w:p w14:paraId="254D9C79" w14:textId="77777777" w:rsidR="000527F6" w:rsidRDefault="00DF551D">
          <w:pPr>
            <w:pStyle w:val="TOC1"/>
            <w:tabs>
              <w:tab w:val="left" w:pos="440"/>
              <w:tab w:val="right" w:leader="dot" w:pos="9016"/>
            </w:tabs>
            <w:rPr>
              <w:noProof/>
              <w:lang w:eastAsia="en-AU"/>
            </w:rPr>
          </w:pPr>
          <w:hyperlink w:anchor="_Toc418692174" w:history="1">
            <w:r w:rsidR="000527F6" w:rsidRPr="00C13F69">
              <w:rPr>
                <w:rStyle w:val="Hyperlink"/>
                <w:noProof/>
              </w:rPr>
              <w:t>3</w:t>
            </w:r>
            <w:r w:rsidR="000527F6">
              <w:rPr>
                <w:noProof/>
                <w:lang w:eastAsia="en-AU"/>
              </w:rPr>
              <w:tab/>
            </w:r>
            <w:r w:rsidR="000527F6" w:rsidRPr="00C13F69">
              <w:rPr>
                <w:rStyle w:val="Hyperlink"/>
                <w:noProof/>
              </w:rPr>
              <w:t>Methods</w:t>
            </w:r>
            <w:r w:rsidR="000527F6">
              <w:rPr>
                <w:noProof/>
                <w:webHidden/>
              </w:rPr>
              <w:tab/>
            </w:r>
            <w:r w:rsidR="000527F6">
              <w:rPr>
                <w:noProof/>
                <w:webHidden/>
              </w:rPr>
              <w:fldChar w:fldCharType="begin"/>
            </w:r>
            <w:r w:rsidR="000527F6">
              <w:rPr>
                <w:noProof/>
                <w:webHidden/>
              </w:rPr>
              <w:instrText xml:space="preserve"> PAGEREF _Toc418692174 \h </w:instrText>
            </w:r>
            <w:r w:rsidR="000527F6">
              <w:rPr>
                <w:noProof/>
                <w:webHidden/>
              </w:rPr>
            </w:r>
            <w:r w:rsidR="000527F6">
              <w:rPr>
                <w:noProof/>
                <w:webHidden/>
              </w:rPr>
              <w:fldChar w:fldCharType="separate"/>
            </w:r>
            <w:r w:rsidR="000527F6">
              <w:rPr>
                <w:noProof/>
                <w:webHidden/>
              </w:rPr>
              <w:t>23</w:t>
            </w:r>
            <w:r w:rsidR="000527F6">
              <w:rPr>
                <w:noProof/>
                <w:webHidden/>
              </w:rPr>
              <w:fldChar w:fldCharType="end"/>
            </w:r>
          </w:hyperlink>
        </w:p>
        <w:p w14:paraId="2D788508" w14:textId="77777777" w:rsidR="000527F6" w:rsidRDefault="00DF551D">
          <w:pPr>
            <w:pStyle w:val="TOC2"/>
            <w:tabs>
              <w:tab w:val="left" w:pos="880"/>
              <w:tab w:val="right" w:leader="dot" w:pos="9016"/>
            </w:tabs>
            <w:rPr>
              <w:noProof/>
              <w:lang w:eastAsia="en-AU"/>
            </w:rPr>
          </w:pPr>
          <w:hyperlink w:anchor="_Toc418692175" w:history="1">
            <w:r w:rsidR="000527F6" w:rsidRPr="00C13F69">
              <w:rPr>
                <w:rStyle w:val="Hyperlink"/>
                <w:noProof/>
              </w:rPr>
              <w:t>3.1</w:t>
            </w:r>
            <w:r w:rsidR="000527F6">
              <w:rPr>
                <w:noProof/>
                <w:lang w:eastAsia="en-AU"/>
              </w:rPr>
              <w:tab/>
            </w:r>
            <w:r w:rsidR="000527F6" w:rsidRPr="00C13F69">
              <w:rPr>
                <w:rStyle w:val="Hyperlink"/>
                <w:noProof/>
              </w:rPr>
              <w:t>Target Manufacture</w:t>
            </w:r>
            <w:r w:rsidR="000527F6">
              <w:rPr>
                <w:noProof/>
                <w:webHidden/>
              </w:rPr>
              <w:tab/>
            </w:r>
            <w:r w:rsidR="000527F6">
              <w:rPr>
                <w:noProof/>
                <w:webHidden/>
              </w:rPr>
              <w:fldChar w:fldCharType="begin"/>
            </w:r>
            <w:r w:rsidR="000527F6">
              <w:rPr>
                <w:noProof/>
                <w:webHidden/>
              </w:rPr>
              <w:instrText xml:space="preserve"> PAGEREF _Toc418692175 \h </w:instrText>
            </w:r>
            <w:r w:rsidR="000527F6">
              <w:rPr>
                <w:noProof/>
                <w:webHidden/>
              </w:rPr>
            </w:r>
            <w:r w:rsidR="000527F6">
              <w:rPr>
                <w:noProof/>
                <w:webHidden/>
              </w:rPr>
              <w:fldChar w:fldCharType="separate"/>
            </w:r>
            <w:r w:rsidR="000527F6">
              <w:rPr>
                <w:noProof/>
                <w:webHidden/>
              </w:rPr>
              <w:t>23</w:t>
            </w:r>
            <w:r w:rsidR="000527F6">
              <w:rPr>
                <w:noProof/>
                <w:webHidden/>
              </w:rPr>
              <w:fldChar w:fldCharType="end"/>
            </w:r>
          </w:hyperlink>
        </w:p>
        <w:p w14:paraId="03944ACB" w14:textId="77777777" w:rsidR="000527F6" w:rsidRDefault="00DF551D">
          <w:pPr>
            <w:pStyle w:val="TOC3"/>
            <w:tabs>
              <w:tab w:val="left" w:pos="1320"/>
              <w:tab w:val="right" w:leader="dot" w:pos="9016"/>
            </w:tabs>
            <w:rPr>
              <w:noProof/>
              <w:lang w:eastAsia="en-AU"/>
            </w:rPr>
          </w:pPr>
          <w:hyperlink w:anchor="_Toc418692176" w:history="1">
            <w:r w:rsidR="000527F6" w:rsidRPr="00C13F69">
              <w:rPr>
                <w:rStyle w:val="Hyperlink"/>
                <w:noProof/>
              </w:rPr>
              <w:t>3.1.1</w:t>
            </w:r>
            <w:r w:rsidR="000527F6">
              <w:rPr>
                <w:noProof/>
                <w:lang w:eastAsia="en-AU"/>
              </w:rPr>
              <w:tab/>
            </w:r>
            <w:r w:rsidR="000527F6" w:rsidRPr="00C13F69">
              <w:rPr>
                <w:rStyle w:val="Hyperlink"/>
                <w:noProof/>
              </w:rPr>
              <w:t>Induction Furnace</w:t>
            </w:r>
            <w:r w:rsidR="000527F6">
              <w:rPr>
                <w:noProof/>
                <w:webHidden/>
              </w:rPr>
              <w:tab/>
            </w:r>
            <w:r w:rsidR="000527F6">
              <w:rPr>
                <w:noProof/>
                <w:webHidden/>
              </w:rPr>
              <w:fldChar w:fldCharType="begin"/>
            </w:r>
            <w:r w:rsidR="000527F6">
              <w:rPr>
                <w:noProof/>
                <w:webHidden/>
              </w:rPr>
              <w:instrText xml:space="preserve"> PAGEREF _Toc418692176 \h </w:instrText>
            </w:r>
            <w:r w:rsidR="000527F6">
              <w:rPr>
                <w:noProof/>
                <w:webHidden/>
              </w:rPr>
            </w:r>
            <w:r w:rsidR="000527F6">
              <w:rPr>
                <w:noProof/>
                <w:webHidden/>
              </w:rPr>
              <w:fldChar w:fldCharType="separate"/>
            </w:r>
            <w:r w:rsidR="000527F6">
              <w:rPr>
                <w:noProof/>
                <w:webHidden/>
              </w:rPr>
              <w:t>23</w:t>
            </w:r>
            <w:r w:rsidR="000527F6">
              <w:rPr>
                <w:noProof/>
                <w:webHidden/>
              </w:rPr>
              <w:fldChar w:fldCharType="end"/>
            </w:r>
          </w:hyperlink>
        </w:p>
        <w:p w14:paraId="6B05FAC7" w14:textId="77777777" w:rsidR="000527F6" w:rsidRDefault="00DF551D">
          <w:pPr>
            <w:pStyle w:val="TOC4"/>
            <w:tabs>
              <w:tab w:val="left" w:pos="1540"/>
              <w:tab w:val="right" w:leader="dot" w:pos="9016"/>
            </w:tabs>
            <w:rPr>
              <w:noProof/>
              <w:lang w:eastAsia="en-AU"/>
            </w:rPr>
          </w:pPr>
          <w:hyperlink w:anchor="_Toc418692177" w:history="1">
            <w:r w:rsidR="000527F6" w:rsidRPr="00C13F69">
              <w:rPr>
                <w:rStyle w:val="Hyperlink"/>
                <w:noProof/>
              </w:rPr>
              <w:t>3.1.1.1</w:t>
            </w:r>
            <w:r w:rsidR="000527F6">
              <w:rPr>
                <w:noProof/>
                <w:lang w:eastAsia="en-AU"/>
              </w:rPr>
              <w:tab/>
            </w:r>
            <w:r w:rsidR="000527F6" w:rsidRPr="00C13F69">
              <w:rPr>
                <w:rStyle w:val="Hyperlink"/>
                <w:noProof/>
              </w:rPr>
              <w:t>Charges Preparation</w:t>
            </w:r>
            <w:r w:rsidR="000527F6">
              <w:rPr>
                <w:noProof/>
                <w:webHidden/>
              </w:rPr>
              <w:tab/>
            </w:r>
            <w:r w:rsidR="000527F6">
              <w:rPr>
                <w:noProof/>
                <w:webHidden/>
              </w:rPr>
              <w:fldChar w:fldCharType="begin"/>
            </w:r>
            <w:r w:rsidR="000527F6">
              <w:rPr>
                <w:noProof/>
                <w:webHidden/>
              </w:rPr>
              <w:instrText xml:space="preserve"> PAGEREF _Toc418692177 \h </w:instrText>
            </w:r>
            <w:r w:rsidR="000527F6">
              <w:rPr>
                <w:noProof/>
                <w:webHidden/>
              </w:rPr>
            </w:r>
            <w:r w:rsidR="000527F6">
              <w:rPr>
                <w:noProof/>
                <w:webHidden/>
              </w:rPr>
              <w:fldChar w:fldCharType="separate"/>
            </w:r>
            <w:r w:rsidR="000527F6">
              <w:rPr>
                <w:noProof/>
                <w:webHidden/>
              </w:rPr>
              <w:t>23</w:t>
            </w:r>
            <w:r w:rsidR="000527F6">
              <w:rPr>
                <w:noProof/>
                <w:webHidden/>
              </w:rPr>
              <w:fldChar w:fldCharType="end"/>
            </w:r>
          </w:hyperlink>
        </w:p>
        <w:p w14:paraId="5F728480" w14:textId="77777777" w:rsidR="000527F6" w:rsidRDefault="00DF551D">
          <w:pPr>
            <w:pStyle w:val="TOC4"/>
            <w:tabs>
              <w:tab w:val="left" w:pos="1540"/>
              <w:tab w:val="right" w:leader="dot" w:pos="9016"/>
            </w:tabs>
            <w:rPr>
              <w:noProof/>
              <w:lang w:eastAsia="en-AU"/>
            </w:rPr>
          </w:pPr>
          <w:hyperlink w:anchor="_Toc418692178" w:history="1">
            <w:r w:rsidR="000527F6" w:rsidRPr="00C13F69">
              <w:rPr>
                <w:rStyle w:val="Hyperlink"/>
                <w:noProof/>
              </w:rPr>
              <w:t>3.1.1.2</w:t>
            </w:r>
            <w:r w:rsidR="000527F6">
              <w:rPr>
                <w:noProof/>
                <w:lang w:eastAsia="en-AU"/>
              </w:rPr>
              <w:tab/>
            </w:r>
            <w:r w:rsidR="000527F6" w:rsidRPr="00C13F69">
              <w:rPr>
                <w:rStyle w:val="Hyperlink"/>
                <w:noProof/>
              </w:rPr>
              <w:t>Induction Casting of Alloys</w:t>
            </w:r>
            <w:r w:rsidR="000527F6">
              <w:rPr>
                <w:noProof/>
                <w:webHidden/>
              </w:rPr>
              <w:tab/>
            </w:r>
            <w:r w:rsidR="000527F6">
              <w:rPr>
                <w:noProof/>
                <w:webHidden/>
              </w:rPr>
              <w:fldChar w:fldCharType="begin"/>
            </w:r>
            <w:r w:rsidR="000527F6">
              <w:rPr>
                <w:noProof/>
                <w:webHidden/>
              </w:rPr>
              <w:instrText xml:space="preserve"> PAGEREF _Toc418692178 \h </w:instrText>
            </w:r>
            <w:r w:rsidR="000527F6">
              <w:rPr>
                <w:noProof/>
                <w:webHidden/>
              </w:rPr>
            </w:r>
            <w:r w:rsidR="000527F6">
              <w:rPr>
                <w:noProof/>
                <w:webHidden/>
              </w:rPr>
              <w:fldChar w:fldCharType="separate"/>
            </w:r>
            <w:r w:rsidR="000527F6">
              <w:rPr>
                <w:noProof/>
                <w:webHidden/>
              </w:rPr>
              <w:t>23</w:t>
            </w:r>
            <w:r w:rsidR="000527F6">
              <w:rPr>
                <w:noProof/>
                <w:webHidden/>
              </w:rPr>
              <w:fldChar w:fldCharType="end"/>
            </w:r>
          </w:hyperlink>
        </w:p>
        <w:p w14:paraId="47520508" w14:textId="77777777" w:rsidR="000527F6" w:rsidRDefault="00DF551D">
          <w:pPr>
            <w:pStyle w:val="TOC3"/>
            <w:tabs>
              <w:tab w:val="left" w:pos="1320"/>
              <w:tab w:val="right" w:leader="dot" w:pos="9016"/>
            </w:tabs>
            <w:rPr>
              <w:noProof/>
              <w:lang w:eastAsia="en-AU"/>
            </w:rPr>
          </w:pPr>
          <w:hyperlink w:anchor="_Toc418692179" w:history="1">
            <w:r w:rsidR="000527F6" w:rsidRPr="00C13F69">
              <w:rPr>
                <w:rStyle w:val="Hyperlink"/>
                <w:noProof/>
              </w:rPr>
              <w:t>3.1.2</w:t>
            </w:r>
            <w:r w:rsidR="000527F6">
              <w:rPr>
                <w:noProof/>
                <w:lang w:eastAsia="en-AU"/>
              </w:rPr>
              <w:tab/>
            </w:r>
            <w:r w:rsidR="000527F6" w:rsidRPr="00C13F69">
              <w:rPr>
                <w:rStyle w:val="Hyperlink"/>
                <w:noProof/>
              </w:rPr>
              <w:t>Shaping of Targets</w:t>
            </w:r>
            <w:r w:rsidR="000527F6">
              <w:rPr>
                <w:noProof/>
                <w:webHidden/>
              </w:rPr>
              <w:tab/>
            </w:r>
            <w:r w:rsidR="000527F6">
              <w:rPr>
                <w:noProof/>
                <w:webHidden/>
              </w:rPr>
              <w:fldChar w:fldCharType="begin"/>
            </w:r>
            <w:r w:rsidR="000527F6">
              <w:rPr>
                <w:noProof/>
                <w:webHidden/>
              </w:rPr>
              <w:instrText xml:space="preserve"> PAGEREF _Toc418692179 \h </w:instrText>
            </w:r>
            <w:r w:rsidR="000527F6">
              <w:rPr>
                <w:noProof/>
                <w:webHidden/>
              </w:rPr>
            </w:r>
            <w:r w:rsidR="000527F6">
              <w:rPr>
                <w:noProof/>
                <w:webHidden/>
              </w:rPr>
              <w:fldChar w:fldCharType="separate"/>
            </w:r>
            <w:r w:rsidR="000527F6">
              <w:rPr>
                <w:noProof/>
                <w:webHidden/>
              </w:rPr>
              <w:t>24</w:t>
            </w:r>
            <w:r w:rsidR="000527F6">
              <w:rPr>
                <w:noProof/>
                <w:webHidden/>
              </w:rPr>
              <w:fldChar w:fldCharType="end"/>
            </w:r>
          </w:hyperlink>
        </w:p>
        <w:p w14:paraId="3097D847" w14:textId="77777777" w:rsidR="000527F6" w:rsidRDefault="00DF551D">
          <w:pPr>
            <w:pStyle w:val="TOC2"/>
            <w:tabs>
              <w:tab w:val="left" w:pos="880"/>
              <w:tab w:val="right" w:leader="dot" w:pos="9016"/>
            </w:tabs>
            <w:rPr>
              <w:noProof/>
              <w:lang w:eastAsia="en-AU"/>
            </w:rPr>
          </w:pPr>
          <w:hyperlink w:anchor="_Toc418692180" w:history="1">
            <w:r w:rsidR="000527F6" w:rsidRPr="00C13F69">
              <w:rPr>
                <w:rStyle w:val="Hyperlink"/>
                <w:noProof/>
              </w:rPr>
              <w:t>3.2</w:t>
            </w:r>
            <w:r w:rsidR="000527F6">
              <w:rPr>
                <w:noProof/>
                <w:lang w:eastAsia="en-AU"/>
              </w:rPr>
              <w:tab/>
            </w:r>
            <w:r w:rsidR="000527F6" w:rsidRPr="00C13F69">
              <w:rPr>
                <w:rStyle w:val="Hyperlink"/>
                <w:noProof/>
              </w:rPr>
              <w:t>PVD via Magnetron Sputtering</w:t>
            </w:r>
            <w:r w:rsidR="000527F6">
              <w:rPr>
                <w:noProof/>
                <w:webHidden/>
              </w:rPr>
              <w:tab/>
            </w:r>
            <w:r w:rsidR="000527F6">
              <w:rPr>
                <w:noProof/>
                <w:webHidden/>
              </w:rPr>
              <w:fldChar w:fldCharType="begin"/>
            </w:r>
            <w:r w:rsidR="000527F6">
              <w:rPr>
                <w:noProof/>
                <w:webHidden/>
              </w:rPr>
              <w:instrText xml:space="preserve"> PAGEREF _Toc418692180 \h </w:instrText>
            </w:r>
            <w:r w:rsidR="000527F6">
              <w:rPr>
                <w:noProof/>
                <w:webHidden/>
              </w:rPr>
            </w:r>
            <w:r w:rsidR="000527F6">
              <w:rPr>
                <w:noProof/>
                <w:webHidden/>
              </w:rPr>
              <w:fldChar w:fldCharType="separate"/>
            </w:r>
            <w:r w:rsidR="000527F6">
              <w:rPr>
                <w:noProof/>
                <w:webHidden/>
              </w:rPr>
              <w:t>24</w:t>
            </w:r>
            <w:r w:rsidR="000527F6">
              <w:rPr>
                <w:noProof/>
                <w:webHidden/>
              </w:rPr>
              <w:fldChar w:fldCharType="end"/>
            </w:r>
          </w:hyperlink>
        </w:p>
        <w:p w14:paraId="4C50E380" w14:textId="77777777" w:rsidR="000527F6" w:rsidRDefault="00DF551D">
          <w:pPr>
            <w:pStyle w:val="TOC3"/>
            <w:tabs>
              <w:tab w:val="left" w:pos="1320"/>
              <w:tab w:val="right" w:leader="dot" w:pos="9016"/>
            </w:tabs>
            <w:rPr>
              <w:noProof/>
              <w:lang w:eastAsia="en-AU"/>
            </w:rPr>
          </w:pPr>
          <w:hyperlink w:anchor="_Toc418692181" w:history="1">
            <w:r w:rsidR="000527F6" w:rsidRPr="00C13F69">
              <w:rPr>
                <w:rStyle w:val="Hyperlink"/>
                <w:noProof/>
              </w:rPr>
              <w:t>3.2.1</w:t>
            </w:r>
            <w:r w:rsidR="000527F6">
              <w:rPr>
                <w:noProof/>
                <w:lang w:eastAsia="en-AU"/>
              </w:rPr>
              <w:tab/>
            </w:r>
            <w:r w:rsidR="000527F6" w:rsidRPr="00C13F69">
              <w:rPr>
                <w:rStyle w:val="Hyperlink"/>
                <w:noProof/>
              </w:rPr>
              <w:t>Sputtering of TFMGs and SMGs</w:t>
            </w:r>
            <w:r w:rsidR="000527F6">
              <w:rPr>
                <w:noProof/>
                <w:webHidden/>
              </w:rPr>
              <w:tab/>
            </w:r>
            <w:r w:rsidR="000527F6">
              <w:rPr>
                <w:noProof/>
                <w:webHidden/>
              </w:rPr>
              <w:fldChar w:fldCharType="begin"/>
            </w:r>
            <w:r w:rsidR="000527F6">
              <w:rPr>
                <w:noProof/>
                <w:webHidden/>
              </w:rPr>
              <w:instrText xml:space="preserve"> PAGEREF _Toc418692181 \h </w:instrText>
            </w:r>
            <w:r w:rsidR="000527F6">
              <w:rPr>
                <w:noProof/>
                <w:webHidden/>
              </w:rPr>
            </w:r>
            <w:r w:rsidR="000527F6">
              <w:rPr>
                <w:noProof/>
                <w:webHidden/>
              </w:rPr>
              <w:fldChar w:fldCharType="separate"/>
            </w:r>
            <w:r w:rsidR="000527F6">
              <w:rPr>
                <w:noProof/>
                <w:webHidden/>
              </w:rPr>
              <w:t>24</w:t>
            </w:r>
            <w:r w:rsidR="000527F6">
              <w:rPr>
                <w:noProof/>
                <w:webHidden/>
              </w:rPr>
              <w:fldChar w:fldCharType="end"/>
            </w:r>
          </w:hyperlink>
        </w:p>
        <w:p w14:paraId="563478D2" w14:textId="77777777" w:rsidR="000527F6" w:rsidRDefault="00DF551D">
          <w:pPr>
            <w:pStyle w:val="TOC3"/>
            <w:tabs>
              <w:tab w:val="left" w:pos="1320"/>
              <w:tab w:val="right" w:leader="dot" w:pos="9016"/>
            </w:tabs>
            <w:rPr>
              <w:noProof/>
              <w:lang w:eastAsia="en-AU"/>
            </w:rPr>
          </w:pPr>
          <w:hyperlink w:anchor="_Toc418692182" w:history="1">
            <w:r w:rsidR="000527F6" w:rsidRPr="00C13F69">
              <w:rPr>
                <w:rStyle w:val="Hyperlink"/>
                <w:noProof/>
              </w:rPr>
              <w:t>3.2.2</w:t>
            </w:r>
            <w:r w:rsidR="000527F6">
              <w:rPr>
                <w:noProof/>
                <w:lang w:eastAsia="en-AU"/>
              </w:rPr>
              <w:tab/>
            </w:r>
            <w:r w:rsidR="000527F6" w:rsidRPr="00C13F69">
              <w:rPr>
                <w:rStyle w:val="Hyperlink"/>
                <w:noProof/>
              </w:rPr>
              <w:t>Sputtering Methods and Initial Parameters</w:t>
            </w:r>
            <w:r w:rsidR="000527F6">
              <w:rPr>
                <w:noProof/>
                <w:webHidden/>
              </w:rPr>
              <w:tab/>
            </w:r>
            <w:r w:rsidR="000527F6">
              <w:rPr>
                <w:noProof/>
                <w:webHidden/>
              </w:rPr>
              <w:fldChar w:fldCharType="begin"/>
            </w:r>
            <w:r w:rsidR="000527F6">
              <w:rPr>
                <w:noProof/>
                <w:webHidden/>
              </w:rPr>
              <w:instrText xml:space="preserve"> PAGEREF _Toc418692182 \h </w:instrText>
            </w:r>
            <w:r w:rsidR="000527F6">
              <w:rPr>
                <w:noProof/>
                <w:webHidden/>
              </w:rPr>
            </w:r>
            <w:r w:rsidR="000527F6">
              <w:rPr>
                <w:noProof/>
                <w:webHidden/>
              </w:rPr>
              <w:fldChar w:fldCharType="separate"/>
            </w:r>
            <w:r w:rsidR="000527F6">
              <w:rPr>
                <w:noProof/>
                <w:webHidden/>
              </w:rPr>
              <w:t>24</w:t>
            </w:r>
            <w:r w:rsidR="000527F6">
              <w:rPr>
                <w:noProof/>
                <w:webHidden/>
              </w:rPr>
              <w:fldChar w:fldCharType="end"/>
            </w:r>
          </w:hyperlink>
        </w:p>
        <w:p w14:paraId="360BE988" w14:textId="77777777" w:rsidR="000527F6" w:rsidRDefault="00DF551D">
          <w:pPr>
            <w:pStyle w:val="TOC2"/>
            <w:tabs>
              <w:tab w:val="left" w:pos="880"/>
              <w:tab w:val="right" w:leader="dot" w:pos="9016"/>
            </w:tabs>
            <w:rPr>
              <w:noProof/>
              <w:lang w:eastAsia="en-AU"/>
            </w:rPr>
          </w:pPr>
          <w:hyperlink w:anchor="_Toc418692183" w:history="1">
            <w:r w:rsidR="000527F6" w:rsidRPr="00C13F69">
              <w:rPr>
                <w:rStyle w:val="Hyperlink"/>
                <w:noProof/>
              </w:rPr>
              <w:t>3.3</w:t>
            </w:r>
            <w:r w:rsidR="000527F6">
              <w:rPr>
                <w:noProof/>
                <w:lang w:eastAsia="en-AU"/>
              </w:rPr>
              <w:tab/>
            </w:r>
            <w:r w:rsidR="000527F6" w:rsidRPr="00C13F69">
              <w:rPr>
                <w:rStyle w:val="Hyperlink"/>
                <w:noProof/>
              </w:rPr>
              <w:t>Examined Substrates</w:t>
            </w:r>
            <w:r w:rsidR="000527F6">
              <w:rPr>
                <w:noProof/>
                <w:webHidden/>
              </w:rPr>
              <w:tab/>
            </w:r>
            <w:r w:rsidR="000527F6">
              <w:rPr>
                <w:noProof/>
                <w:webHidden/>
              </w:rPr>
              <w:fldChar w:fldCharType="begin"/>
            </w:r>
            <w:r w:rsidR="000527F6">
              <w:rPr>
                <w:noProof/>
                <w:webHidden/>
              </w:rPr>
              <w:instrText xml:space="preserve"> PAGEREF _Toc418692183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020AC6B3" w14:textId="77777777" w:rsidR="000527F6" w:rsidRDefault="00DF551D">
          <w:pPr>
            <w:pStyle w:val="TOC3"/>
            <w:tabs>
              <w:tab w:val="left" w:pos="1320"/>
              <w:tab w:val="right" w:leader="dot" w:pos="9016"/>
            </w:tabs>
            <w:rPr>
              <w:noProof/>
              <w:lang w:eastAsia="en-AU"/>
            </w:rPr>
          </w:pPr>
          <w:hyperlink w:anchor="_Toc418692184" w:history="1">
            <w:r w:rsidR="000527F6" w:rsidRPr="00C13F69">
              <w:rPr>
                <w:rStyle w:val="Hyperlink"/>
                <w:noProof/>
              </w:rPr>
              <w:t>3.3.1</w:t>
            </w:r>
            <w:r w:rsidR="000527F6">
              <w:rPr>
                <w:noProof/>
                <w:lang w:eastAsia="en-AU"/>
              </w:rPr>
              <w:tab/>
            </w:r>
            <w:r w:rsidR="000527F6" w:rsidRPr="00C13F69">
              <w:rPr>
                <w:rStyle w:val="Hyperlink"/>
                <w:noProof/>
              </w:rPr>
              <w:t>Water Soluble Substrate</w:t>
            </w:r>
            <w:r w:rsidR="000527F6">
              <w:rPr>
                <w:noProof/>
                <w:webHidden/>
              </w:rPr>
              <w:tab/>
            </w:r>
            <w:r w:rsidR="000527F6">
              <w:rPr>
                <w:noProof/>
                <w:webHidden/>
              </w:rPr>
              <w:fldChar w:fldCharType="begin"/>
            </w:r>
            <w:r w:rsidR="000527F6">
              <w:rPr>
                <w:noProof/>
                <w:webHidden/>
              </w:rPr>
              <w:instrText xml:space="preserve"> PAGEREF _Toc418692184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72756EA8" w14:textId="77777777" w:rsidR="000527F6" w:rsidRDefault="00DF551D">
          <w:pPr>
            <w:pStyle w:val="TOC3"/>
            <w:tabs>
              <w:tab w:val="left" w:pos="1320"/>
              <w:tab w:val="right" w:leader="dot" w:pos="9016"/>
            </w:tabs>
            <w:rPr>
              <w:noProof/>
              <w:lang w:eastAsia="en-AU"/>
            </w:rPr>
          </w:pPr>
          <w:hyperlink w:anchor="_Toc418692185" w:history="1">
            <w:r w:rsidR="000527F6" w:rsidRPr="00C13F69">
              <w:rPr>
                <w:rStyle w:val="Hyperlink"/>
                <w:noProof/>
              </w:rPr>
              <w:t>3.3.2</w:t>
            </w:r>
            <w:r w:rsidR="000527F6">
              <w:rPr>
                <w:noProof/>
                <w:lang w:eastAsia="en-AU"/>
              </w:rPr>
              <w:tab/>
            </w:r>
            <w:r w:rsidR="000527F6" w:rsidRPr="00C13F69">
              <w:rPr>
                <w:rStyle w:val="Hyperlink"/>
                <w:noProof/>
              </w:rPr>
              <w:t>BMG Substrate</w:t>
            </w:r>
            <w:r w:rsidR="000527F6">
              <w:rPr>
                <w:noProof/>
                <w:webHidden/>
              </w:rPr>
              <w:tab/>
            </w:r>
            <w:r w:rsidR="000527F6">
              <w:rPr>
                <w:noProof/>
                <w:webHidden/>
              </w:rPr>
              <w:fldChar w:fldCharType="begin"/>
            </w:r>
            <w:r w:rsidR="000527F6">
              <w:rPr>
                <w:noProof/>
                <w:webHidden/>
              </w:rPr>
              <w:instrText xml:space="preserve"> PAGEREF _Toc418692185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1E2314A1" w14:textId="77777777" w:rsidR="000527F6" w:rsidRDefault="00DF551D">
          <w:pPr>
            <w:pStyle w:val="TOC3"/>
            <w:tabs>
              <w:tab w:val="left" w:pos="1320"/>
              <w:tab w:val="right" w:leader="dot" w:pos="9016"/>
            </w:tabs>
            <w:rPr>
              <w:noProof/>
              <w:lang w:eastAsia="en-AU"/>
            </w:rPr>
          </w:pPr>
          <w:hyperlink w:anchor="_Toc418692186" w:history="1">
            <w:r w:rsidR="000527F6" w:rsidRPr="00C13F69">
              <w:rPr>
                <w:rStyle w:val="Hyperlink"/>
                <w:noProof/>
              </w:rPr>
              <w:t>3.3.3</w:t>
            </w:r>
            <w:r w:rsidR="000527F6">
              <w:rPr>
                <w:noProof/>
                <w:lang w:eastAsia="en-AU"/>
              </w:rPr>
              <w:tab/>
            </w:r>
            <w:r w:rsidR="000527F6" w:rsidRPr="00C13F69">
              <w:rPr>
                <w:rStyle w:val="Hyperlink"/>
                <w:rFonts w:eastAsia="Times New Roman"/>
                <w:noProof/>
                <w:lang w:eastAsia="en-AU"/>
              </w:rPr>
              <w:t>Polycaprolactone (PCL)</w:t>
            </w:r>
            <w:r w:rsidR="000527F6" w:rsidRPr="00C13F69">
              <w:rPr>
                <w:rStyle w:val="Hyperlink"/>
                <w:noProof/>
              </w:rPr>
              <w:t xml:space="preserve"> Scaffolds</w:t>
            </w:r>
            <w:r w:rsidR="000527F6">
              <w:rPr>
                <w:noProof/>
                <w:webHidden/>
              </w:rPr>
              <w:tab/>
            </w:r>
            <w:r w:rsidR="000527F6">
              <w:rPr>
                <w:noProof/>
                <w:webHidden/>
              </w:rPr>
              <w:fldChar w:fldCharType="begin"/>
            </w:r>
            <w:r w:rsidR="000527F6">
              <w:rPr>
                <w:noProof/>
                <w:webHidden/>
              </w:rPr>
              <w:instrText xml:space="preserve"> PAGEREF _Toc418692186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42DB16C4" w14:textId="77777777" w:rsidR="000527F6" w:rsidRDefault="00DF551D">
          <w:pPr>
            <w:pStyle w:val="TOC2"/>
            <w:tabs>
              <w:tab w:val="left" w:pos="880"/>
              <w:tab w:val="right" w:leader="dot" w:pos="9016"/>
            </w:tabs>
            <w:rPr>
              <w:noProof/>
              <w:lang w:eastAsia="en-AU"/>
            </w:rPr>
          </w:pPr>
          <w:hyperlink w:anchor="_Toc418692187" w:history="1">
            <w:r w:rsidR="000527F6" w:rsidRPr="00C13F69">
              <w:rPr>
                <w:rStyle w:val="Hyperlink"/>
                <w:noProof/>
              </w:rPr>
              <w:t>3.4</w:t>
            </w:r>
            <w:r w:rsidR="000527F6">
              <w:rPr>
                <w:noProof/>
                <w:lang w:eastAsia="en-AU"/>
              </w:rPr>
              <w:tab/>
            </w:r>
            <w:r w:rsidR="000527F6" w:rsidRPr="00C13F69">
              <w:rPr>
                <w:rStyle w:val="Hyperlink"/>
                <w:noProof/>
              </w:rPr>
              <w:t>Film Characterisation</w:t>
            </w:r>
            <w:r w:rsidR="000527F6">
              <w:rPr>
                <w:noProof/>
                <w:webHidden/>
              </w:rPr>
              <w:tab/>
            </w:r>
            <w:r w:rsidR="000527F6">
              <w:rPr>
                <w:noProof/>
                <w:webHidden/>
              </w:rPr>
              <w:fldChar w:fldCharType="begin"/>
            </w:r>
            <w:r w:rsidR="000527F6">
              <w:rPr>
                <w:noProof/>
                <w:webHidden/>
              </w:rPr>
              <w:instrText xml:space="preserve"> PAGEREF _Toc418692187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6A053278" w14:textId="77777777" w:rsidR="000527F6" w:rsidRDefault="00DF551D">
          <w:pPr>
            <w:pStyle w:val="TOC3"/>
            <w:tabs>
              <w:tab w:val="left" w:pos="1320"/>
              <w:tab w:val="right" w:leader="dot" w:pos="9016"/>
            </w:tabs>
            <w:rPr>
              <w:noProof/>
              <w:lang w:eastAsia="en-AU"/>
            </w:rPr>
          </w:pPr>
          <w:hyperlink w:anchor="_Toc418692188" w:history="1">
            <w:r w:rsidR="000527F6" w:rsidRPr="00C13F69">
              <w:rPr>
                <w:rStyle w:val="Hyperlink"/>
                <w:noProof/>
              </w:rPr>
              <w:t>3.4.1</w:t>
            </w:r>
            <w:r w:rsidR="000527F6">
              <w:rPr>
                <w:noProof/>
                <w:lang w:eastAsia="en-AU"/>
              </w:rPr>
              <w:tab/>
            </w:r>
            <w:r w:rsidR="000527F6" w:rsidRPr="00C13F69">
              <w:rPr>
                <w:rStyle w:val="Hyperlink"/>
                <w:noProof/>
              </w:rPr>
              <w:t>Physical and Chemical Properties</w:t>
            </w:r>
            <w:r w:rsidR="000527F6">
              <w:rPr>
                <w:noProof/>
                <w:webHidden/>
              </w:rPr>
              <w:tab/>
            </w:r>
            <w:r w:rsidR="000527F6">
              <w:rPr>
                <w:noProof/>
                <w:webHidden/>
              </w:rPr>
              <w:fldChar w:fldCharType="begin"/>
            </w:r>
            <w:r w:rsidR="000527F6">
              <w:rPr>
                <w:noProof/>
                <w:webHidden/>
              </w:rPr>
              <w:instrText xml:space="preserve"> PAGEREF _Toc418692188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646E1A8E" w14:textId="77777777" w:rsidR="000527F6" w:rsidRDefault="00DF551D">
          <w:pPr>
            <w:pStyle w:val="TOC3"/>
            <w:tabs>
              <w:tab w:val="left" w:pos="1320"/>
              <w:tab w:val="right" w:leader="dot" w:pos="9016"/>
            </w:tabs>
            <w:rPr>
              <w:noProof/>
              <w:lang w:eastAsia="en-AU"/>
            </w:rPr>
          </w:pPr>
          <w:hyperlink w:anchor="_Toc418692189" w:history="1">
            <w:r w:rsidR="000527F6" w:rsidRPr="00C13F69">
              <w:rPr>
                <w:rStyle w:val="Hyperlink"/>
                <w:noProof/>
              </w:rPr>
              <w:t>3.4.2</w:t>
            </w:r>
            <w:r w:rsidR="000527F6">
              <w:rPr>
                <w:noProof/>
                <w:lang w:eastAsia="en-AU"/>
              </w:rPr>
              <w:tab/>
            </w:r>
            <w:r w:rsidR="000527F6" w:rsidRPr="00C13F69">
              <w:rPr>
                <w:rStyle w:val="Hyperlink"/>
                <w:noProof/>
              </w:rPr>
              <w:t>Biocompatibility and Bioabsorption</w:t>
            </w:r>
            <w:r w:rsidR="000527F6">
              <w:rPr>
                <w:noProof/>
                <w:webHidden/>
              </w:rPr>
              <w:tab/>
            </w:r>
            <w:r w:rsidR="000527F6">
              <w:rPr>
                <w:noProof/>
                <w:webHidden/>
              </w:rPr>
              <w:fldChar w:fldCharType="begin"/>
            </w:r>
            <w:r w:rsidR="000527F6">
              <w:rPr>
                <w:noProof/>
                <w:webHidden/>
              </w:rPr>
              <w:instrText xml:space="preserve"> PAGEREF _Toc418692189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6EFDA82D" w14:textId="77777777" w:rsidR="000527F6" w:rsidRDefault="00DF551D">
          <w:pPr>
            <w:pStyle w:val="TOC3"/>
            <w:tabs>
              <w:tab w:val="left" w:pos="1320"/>
              <w:tab w:val="right" w:leader="dot" w:pos="9016"/>
            </w:tabs>
            <w:rPr>
              <w:noProof/>
              <w:lang w:eastAsia="en-AU"/>
            </w:rPr>
          </w:pPr>
          <w:hyperlink w:anchor="_Toc418692190" w:history="1">
            <w:r w:rsidR="000527F6" w:rsidRPr="00C13F69">
              <w:rPr>
                <w:rStyle w:val="Hyperlink"/>
                <w:noProof/>
              </w:rPr>
              <w:t>3.4.3</w:t>
            </w:r>
            <w:r w:rsidR="000527F6">
              <w:rPr>
                <w:noProof/>
                <w:lang w:eastAsia="en-AU"/>
              </w:rPr>
              <w:tab/>
            </w:r>
            <w:r w:rsidR="000527F6" w:rsidRPr="00C13F69">
              <w:rPr>
                <w:rStyle w:val="Hyperlink"/>
                <w:noProof/>
              </w:rPr>
              <w:t>Quality of Deposition</w:t>
            </w:r>
            <w:r w:rsidR="000527F6">
              <w:rPr>
                <w:noProof/>
                <w:webHidden/>
              </w:rPr>
              <w:tab/>
            </w:r>
            <w:r w:rsidR="000527F6">
              <w:rPr>
                <w:noProof/>
                <w:webHidden/>
              </w:rPr>
              <w:fldChar w:fldCharType="begin"/>
            </w:r>
            <w:r w:rsidR="000527F6">
              <w:rPr>
                <w:noProof/>
                <w:webHidden/>
              </w:rPr>
              <w:instrText xml:space="preserve"> PAGEREF _Toc418692190 \h </w:instrText>
            </w:r>
            <w:r w:rsidR="000527F6">
              <w:rPr>
                <w:noProof/>
                <w:webHidden/>
              </w:rPr>
            </w:r>
            <w:r w:rsidR="000527F6">
              <w:rPr>
                <w:noProof/>
                <w:webHidden/>
              </w:rPr>
              <w:fldChar w:fldCharType="separate"/>
            </w:r>
            <w:r w:rsidR="000527F6">
              <w:rPr>
                <w:noProof/>
                <w:webHidden/>
              </w:rPr>
              <w:t>25</w:t>
            </w:r>
            <w:r w:rsidR="000527F6">
              <w:rPr>
                <w:noProof/>
                <w:webHidden/>
              </w:rPr>
              <w:fldChar w:fldCharType="end"/>
            </w:r>
          </w:hyperlink>
        </w:p>
        <w:p w14:paraId="1429CA73" w14:textId="77777777" w:rsidR="000527F6" w:rsidRDefault="00DF551D">
          <w:pPr>
            <w:pStyle w:val="TOC1"/>
            <w:tabs>
              <w:tab w:val="left" w:pos="440"/>
              <w:tab w:val="right" w:leader="dot" w:pos="9016"/>
            </w:tabs>
            <w:rPr>
              <w:noProof/>
              <w:lang w:eastAsia="en-AU"/>
            </w:rPr>
          </w:pPr>
          <w:hyperlink w:anchor="_Toc418692191" w:history="1">
            <w:r w:rsidR="000527F6" w:rsidRPr="00C13F69">
              <w:rPr>
                <w:rStyle w:val="Hyperlink"/>
                <w:noProof/>
              </w:rPr>
              <w:t>4</w:t>
            </w:r>
            <w:r w:rsidR="000527F6">
              <w:rPr>
                <w:noProof/>
                <w:lang w:eastAsia="en-AU"/>
              </w:rPr>
              <w:tab/>
            </w:r>
            <w:r w:rsidR="000527F6" w:rsidRPr="00C13F69">
              <w:rPr>
                <w:rStyle w:val="Hyperlink"/>
                <w:noProof/>
              </w:rPr>
              <w:t>Preliminary Results</w:t>
            </w:r>
            <w:r w:rsidR="000527F6">
              <w:rPr>
                <w:noProof/>
                <w:webHidden/>
              </w:rPr>
              <w:tab/>
            </w:r>
            <w:r w:rsidR="000527F6">
              <w:rPr>
                <w:noProof/>
                <w:webHidden/>
              </w:rPr>
              <w:fldChar w:fldCharType="begin"/>
            </w:r>
            <w:r w:rsidR="000527F6">
              <w:rPr>
                <w:noProof/>
                <w:webHidden/>
              </w:rPr>
              <w:instrText xml:space="preserve"> PAGEREF _Toc418692191 \h </w:instrText>
            </w:r>
            <w:r w:rsidR="000527F6">
              <w:rPr>
                <w:noProof/>
                <w:webHidden/>
              </w:rPr>
            </w:r>
            <w:r w:rsidR="000527F6">
              <w:rPr>
                <w:noProof/>
                <w:webHidden/>
              </w:rPr>
              <w:fldChar w:fldCharType="separate"/>
            </w:r>
            <w:r w:rsidR="000527F6">
              <w:rPr>
                <w:noProof/>
                <w:webHidden/>
              </w:rPr>
              <w:t>26</w:t>
            </w:r>
            <w:r w:rsidR="000527F6">
              <w:rPr>
                <w:noProof/>
                <w:webHidden/>
              </w:rPr>
              <w:fldChar w:fldCharType="end"/>
            </w:r>
          </w:hyperlink>
        </w:p>
        <w:p w14:paraId="22485A3F" w14:textId="77777777" w:rsidR="000527F6" w:rsidRDefault="00DF551D">
          <w:pPr>
            <w:pStyle w:val="TOC2"/>
            <w:tabs>
              <w:tab w:val="left" w:pos="880"/>
              <w:tab w:val="right" w:leader="dot" w:pos="9016"/>
            </w:tabs>
            <w:rPr>
              <w:noProof/>
              <w:lang w:eastAsia="en-AU"/>
            </w:rPr>
          </w:pPr>
          <w:hyperlink w:anchor="_Toc418692192" w:history="1">
            <w:r w:rsidR="000527F6" w:rsidRPr="00C13F69">
              <w:rPr>
                <w:rStyle w:val="Hyperlink"/>
                <w:noProof/>
              </w:rPr>
              <w:t>4.1</w:t>
            </w:r>
            <w:r w:rsidR="000527F6">
              <w:rPr>
                <w:noProof/>
                <w:lang w:eastAsia="en-AU"/>
              </w:rPr>
              <w:tab/>
            </w:r>
            <w:r w:rsidR="000527F6" w:rsidRPr="00C13F69">
              <w:rPr>
                <w:rStyle w:val="Hyperlink"/>
                <w:noProof/>
              </w:rPr>
              <w:t>Experimental Results</w:t>
            </w:r>
            <w:r w:rsidR="000527F6">
              <w:rPr>
                <w:noProof/>
                <w:webHidden/>
              </w:rPr>
              <w:tab/>
            </w:r>
            <w:r w:rsidR="000527F6">
              <w:rPr>
                <w:noProof/>
                <w:webHidden/>
              </w:rPr>
              <w:fldChar w:fldCharType="begin"/>
            </w:r>
            <w:r w:rsidR="000527F6">
              <w:rPr>
                <w:noProof/>
                <w:webHidden/>
              </w:rPr>
              <w:instrText xml:space="preserve"> PAGEREF _Toc418692192 \h </w:instrText>
            </w:r>
            <w:r w:rsidR="000527F6">
              <w:rPr>
                <w:noProof/>
                <w:webHidden/>
              </w:rPr>
            </w:r>
            <w:r w:rsidR="000527F6">
              <w:rPr>
                <w:noProof/>
                <w:webHidden/>
              </w:rPr>
              <w:fldChar w:fldCharType="separate"/>
            </w:r>
            <w:r w:rsidR="000527F6">
              <w:rPr>
                <w:noProof/>
                <w:webHidden/>
              </w:rPr>
              <w:t>26</w:t>
            </w:r>
            <w:r w:rsidR="000527F6">
              <w:rPr>
                <w:noProof/>
                <w:webHidden/>
              </w:rPr>
              <w:fldChar w:fldCharType="end"/>
            </w:r>
          </w:hyperlink>
        </w:p>
        <w:p w14:paraId="4CBAECC4" w14:textId="77777777" w:rsidR="000527F6" w:rsidRDefault="00DF551D">
          <w:pPr>
            <w:pStyle w:val="TOC3"/>
            <w:tabs>
              <w:tab w:val="left" w:pos="1320"/>
              <w:tab w:val="right" w:leader="dot" w:pos="9016"/>
            </w:tabs>
            <w:rPr>
              <w:noProof/>
              <w:lang w:eastAsia="en-AU"/>
            </w:rPr>
          </w:pPr>
          <w:hyperlink w:anchor="_Toc418692193" w:history="1">
            <w:r w:rsidR="000527F6" w:rsidRPr="00C13F69">
              <w:rPr>
                <w:rStyle w:val="Hyperlink"/>
                <w:noProof/>
              </w:rPr>
              <w:t>4.1.1</w:t>
            </w:r>
            <w:r w:rsidR="000527F6">
              <w:rPr>
                <w:noProof/>
                <w:lang w:eastAsia="en-AU"/>
              </w:rPr>
              <w:tab/>
            </w:r>
            <w:r w:rsidR="000527F6" w:rsidRPr="00C13F69">
              <w:rPr>
                <w:rStyle w:val="Hyperlink"/>
                <w:noProof/>
              </w:rPr>
              <w:t>Casting Challenges and Observations</w:t>
            </w:r>
            <w:r w:rsidR="000527F6">
              <w:rPr>
                <w:noProof/>
                <w:webHidden/>
              </w:rPr>
              <w:tab/>
            </w:r>
            <w:r w:rsidR="000527F6">
              <w:rPr>
                <w:noProof/>
                <w:webHidden/>
              </w:rPr>
              <w:fldChar w:fldCharType="begin"/>
            </w:r>
            <w:r w:rsidR="000527F6">
              <w:rPr>
                <w:noProof/>
                <w:webHidden/>
              </w:rPr>
              <w:instrText xml:space="preserve"> PAGEREF _Toc418692193 \h </w:instrText>
            </w:r>
            <w:r w:rsidR="000527F6">
              <w:rPr>
                <w:noProof/>
                <w:webHidden/>
              </w:rPr>
            </w:r>
            <w:r w:rsidR="000527F6">
              <w:rPr>
                <w:noProof/>
                <w:webHidden/>
              </w:rPr>
              <w:fldChar w:fldCharType="separate"/>
            </w:r>
            <w:r w:rsidR="000527F6">
              <w:rPr>
                <w:noProof/>
                <w:webHidden/>
              </w:rPr>
              <w:t>26</w:t>
            </w:r>
            <w:r w:rsidR="000527F6">
              <w:rPr>
                <w:noProof/>
                <w:webHidden/>
              </w:rPr>
              <w:fldChar w:fldCharType="end"/>
            </w:r>
          </w:hyperlink>
        </w:p>
        <w:p w14:paraId="3A19F8CA" w14:textId="77777777" w:rsidR="000527F6" w:rsidRDefault="00DF551D">
          <w:pPr>
            <w:pStyle w:val="TOC3"/>
            <w:tabs>
              <w:tab w:val="left" w:pos="1320"/>
              <w:tab w:val="right" w:leader="dot" w:pos="9016"/>
            </w:tabs>
            <w:rPr>
              <w:noProof/>
              <w:lang w:eastAsia="en-AU"/>
            </w:rPr>
          </w:pPr>
          <w:hyperlink w:anchor="_Toc418692194" w:history="1">
            <w:r w:rsidR="000527F6" w:rsidRPr="00C13F69">
              <w:rPr>
                <w:rStyle w:val="Hyperlink"/>
                <w:noProof/>
              </w:rPr>
              <w:t>4.1.2</w:t>
            </w:r>
            <w:r w:rsidR="000527F6">
              <w:rPr>
                <w:noProof/>
                <w:lang w:eastAsia="en-AU"/>
              </w:rPr>
              <w:tab/>
            </w:r>
            <w:r w:rsidR="000527F6" w:rsidRPr="00C13F69">
              <w:rPr>
                <w:rStyle w:val="Hyperlink"/>
                <w:noProof/>
              </w:rPr>
              <w:t>DSC Scans</w:t>
            </w:r>
            <w:r w:rsidR="000527F6">
              <w:rPr>
                <w:noProof/>
                <w:webHidden/>
              </w:rPr>
              <w:tab/>
            </w:r>
            <w:r w:rsidR="000527F6">
              <w:rPr>
                <w:noProof/>
                <w:webHidden/>
              </w:rPr>
              <w:fldChar w:fldCharType="begin"/>
            </w:r>
            <w:r w:rsidR="000527F6">
              <w:rPr>
                <w:noProof/>
                <w:webHidden/>
              </w:rPr>
              <w:instrText xml:space="preserve"> PAGEREF _Toc418692194 \h </w:instrText>
            </w:r>
            <w:r w:rsidR="000527F6">
              <w:rPr>
                <w:noProof/>
                <w:webHidden/>
              </w:rPr>
            </w:r>
            <w:r w:rsidR="000527F6">
              <w:rPr>
                <w:noProof/>
                <w:webHidden/>
              </w:rPr>
              <w:fldChar w:fldCharType="separate"/>
            </w:r>
            <w:r w:rsidR="000527F6">
              <w:rPr>
                <w:noProof/>
                <w:webHidden/>
              </w:rPr>
              <w:t>26</w:t>
            </w:r>
            <w:r w:rsidR="000527F6">
              <w:rPr>
                <w:noProof/>
                <w:webHidden/>
              </w:rPr>
              <w:fldChar w:fldCharType="end"/>
            </w:r>
          </w:hyperlink>
        </w:p>
        <w:p w14:paraId="116A3234" w14:textId="77777777" w:rsidR="000527F6" w:rsidRDefault="00DF551D">
          <w:pPr>
            <w:pStyle w:val="TOC3"/>
            <w:tabs>
              <w:tab w:val="left" w:pos="1320"/>
              <w:tab w:val="right" w:leader="dot" w:pos="9016"/>
            </w:tabs>
            <w:rPr>
              <w:noProof/>
              <w:lang w:eastAsia="en-AU"/>
            </w:rPr>
          </w:pPr>
          <w:hyperlink w:anchor="_Toc418692195" w:history="1">
            <w:r w:rsidR="000527F6" w:rsidRPr="00C13F69">
              <w:rPr>
                <w:rStyle w:val="Hyperlink"/>
                <w:noProof/>
              </w:rPr>
              <w:t>4.1.3</w:t>
            </w:r>
            <w:r w:rsidR="000527F6">
              <w:rPr>
                <w:noProof/>
                <w:lang w:eastAsia="en-AU"/>
              </w:rPr>
              <w:tab/>
            </w:r>
            <w:r w:rsidR="000527F6" w:rsidRPr="00C13F69">
              <w:rPr>
                <w:rStyle w:val="Hyperlink"/>
                <w:noProof/>
              </w:rPr>
              <w:t>Target Composition</w:t>
            </w:r>
            <w:r w:rsidR="000527F6">
              <w:rPr>
                <w:noProof/>
                <w:webHidden/>
              </w:rPr>
              <w:tab/>
            </w:r>
            <w:r w:rsidR="000527F6">
              <w:rPr>
                <w:noProof/>
                <w:webHidden/>
              </w:rPr>
              <w:fldChar w:fldCharType="begin"/>
            </w:r>
            <w:r w:rsidR="000527F6">
              <w:rPr>
                <w:noProof/>
                <w:webHidden/>
              </w:rPr>
              <w:instrText xml:space="preserve"> PAGEREF _Toc418692195 \h </w:instrText>
            </w:r>
            <w:r w:rsidR="000527F6">
              <w:rPr>
                <w:noProof/>
                <w:webHidden/>
              </w:rPr>
            </w:r>
            <w:r w:rsidR="000527F6">
              <w:rPr>
                <w:noProof/>
                <w:webHidden/>
              </w:rPr>
              <w:fldChar w:fldCharType="separate"/>
            </w:r>
            <w:r w:rsidR="000527F6">
              <w:rPr>
                <w:noProof/>
                <w:webHidden/>
              </w:rPr>
              <w:t>26</w:t>
            </w:r>
            <w:r w:rsidR="000527F6">
              <w:rPr>
                <w:noProof/>
                <w:webHidden/>
              </w:rPr>
              <w:fldChar w:fldCharType="end"/>
            </w:r>
          </w:hyperlink>
        </w:p>
        <w:p w14:paraId="3214C00B" w14:textId="77777777" w:rsidR="000527F6" w:rsidRDefault="00DF551D">
          <w:pPr>
            <w:pStyle w:val="TOC1"/>
            <w:tabs>
              <w:tab w:val="left" w:pos="440"/>
              <w:tab w:val="right" w:leader="dot" w:pos="9016"/>
            </w:tabs>
            <w:rPr>
              <w:noProof/>
              <w:lang w:eastAsia="en-AU"/>
            </w:rPr>
          </w:pPr>
          <w:hyperlink w:anchor="_Toc418692196" w:history="1">
            <w:r w:rsidR="000527F6" w:rsidRPr="00C13F69">
              <w:rPr>
                <w:rStyle w:val="Hyperlink"/>
                <w:noProof/>
              </w:rPr>
              <w:t>5</w:t>
            </w:r>
            <w:r w:rsidR="000527F6">
              <w:rPr>
                <w:noProof/>
                <w:lang w:eastAsia="en-AU"/>
              </w:rPr>
              <w:tab/>
            </w:r>
            <w:r w:rsidR="000527F6" w:rsidRPr="00C13F69">
              <w:rPr>
                <w:rStyle w:val="Hyperlink"/>
                <w:noProof/>
              </w:rPr>
              <w:t>References</w:t>
            </w:r>
            <w:r w:rsidR="000527F6">
              <w:rPr>
                <w:noProof/>
                <w:webHidden/>
              </w:rPr>
              <w:tab/>
            </w:r>
            <w:r w:rsidR="000527F6">
              <w:rPr>
                <w:noProof/>
                <w:webHidden/>
              </w:rPr>
              <w:fldChar w:fldCharType="begin"/>
            </w:r>
            <w:r w:rsidR="000527F6">
              <w:rPr>
                <w:noProof/>
                <w:webHidden/>
              </w:rPr>
              <w:instrText xml:space="preserve"> PAGEREF _Toc418692196 \h </w:instrText>
            </w:r>
            <w:r w:rsidR="000527F6">
              <w:rPr>
                <w:noProof/>
                <w:webHidden/>
              </w:rPr>
            </w:r>
            <w:r w:rsidR="000527F6">
              <w:rPr>
                <w:noProof/>
                <w:webHidden/>
              </w:rPr>
              <w:fldChar w:fldCharType="separate"/>
            </w:r>
            <w:r w:rsidR="000527F6">
              <w:rPr>
                <w:noProof/>
                <w:webHidden/>
              </w:rPr>
              <w:t>28</w:t>
            </w:r>
            <w:r w:rsidR="000527F6">
              <w:rPr>
                <w:noProof/>
                <w:webHidden/>
              </w:rPr>
              <w:fldChar w:fldCharType="end"/>
            </w:r>
          </w:hyperlink>
        </w:p>
        <w:p w14:paraId="611846F4" w14:textId="77777777" w:rsidR="000527F6" w:rsidRDefault="00DF551D">
          <w:pPr>
            <w:pStyle w:val="TOC1"/>
            <w:tabs>
              <w:tab w:val="left" w:pos="440"/>
              <w:tab w:val="right" w:leader="dot" w:pos="9016"/>
            </w:tabs>
            <w:rPr>
              <w:noProof/>
              <w:lang w:eastAsia="en-AU"/>
            </w:rPr>
          </w:pPr>
          <w:hyperlink w:anchor="_Toc418692197" w:history="1">
            <w:r w:rsidR="000527F6" w:rsidRPr="00C13F69">
              <w:rPr>
                <w:rStyle w:val="Hyperlink"/>
                <w:noProof/>
              </w:rPr>
              <w:t>6</w:t>
            </w:r>
            <w:r w:rsidR="000527F6">
              <w:rPr>
                <w:noProof/>
                <w:lang w:eastAsia="en-AU"/>
              </w:rPr>
              <w:tab/>
            </w:r>
            <w:r w:rsidR="000527F6" w:rsidRPr="00C13F69">
              <w:rPr>
                <w:rStyle w:val="Hyperlink"/>
                <w:noProof/>
              </w:rPr>
              <w:t>Appendices</w:t>
            </w:r>
            <w:r w:rsidR="000527F6">
              <w:rPr>
                <w:noProof/>
                <w:webHidden/>
              </w:rPr>
              <w:tab/>
            </w:r>
            <w:r w:rsidR="000527F6">
              <w:rPr>
                <w:noProof/>
                <w:webHidden/>
              </w:rPr>
              <w:fldChar w:fldCharType="begin"/>
            </w:r>
            <w:r w:rsidR="000527F6">
              <w:rPr>
                <w:noProof/>
                <w:webHidden/>
              </w:rPr>
              <w:instrText xml:space="preserve"> PAGEREF _Toc418692197 \h </w:instrText>
            </w:r>
            <w:r w:rsidR="000527F6">
              <w:rPr>
                <w:noProof/>
                <w:webHidden/>
              </w:rPr>
            </w:r>
            <w:r w:rsidR="000527F6">
              <w:rPr>
                <w:noProof/>
                <w:webHidden/>
              </w:rPr>
              <w:fldChar w:fldCharType="separate"/>
            </w:r>
            <w:r w:rsidR="000527F6">
              <w:rPr>
                <w:noProof/>
                <w:webHidden/>
              </w:rPr>
              <w:t>31</w:t>
            </w:r>
            <w:r w:rsidR="000527F6">
              <w:rPr>
                <w:noProof/>
                <w:webHidden/>
              </w:rPr>
              <w:fldChar w:fldCharType="end"/>
            </w:r>
          </w:hyperlink>
        </w:p>
        <w:p w14:paraId="7B66DA20" w14:textId="77777777" w:rsidR="000527F6" w:rsidRDefault="00DF551D">
          <w:pPr>
            <w:pStyle w:val="TOC2"/>
            <w:tabs>
              <w:tab w:val="left" w:pos="880"/>
              <w:tab w:val="right" w:leader="dot" w:pos="9016"/>
            </w:tabs>
            <w:rPr>
              <w:noProof/>
              <w:lang w:eastAsia="en-AU"/>
            </w:rPr>
          </w:pPr>
          <w:hyperlink w:anchor="_Toc418692198" w:history="1">
            <w:r w:rsidR="000527F6" w:rsidRPr="00C13F69">
              <w:rPr>
                <w:rStyle w:val="Hyperlink"/>
                <w:noProof/>
              </w:rPr>
              <w:t>6.1</w:t>
            </w:r>
            <w:r w:rsidR="000527F6">
              <w:rPr>
                <w:noProof/>
                <w:lang w:eastAsia="en-AU"/>
              </w:rPr>
              <w:tab/>
            </w:r>
            <w:r w:rsidR="000527F6" w:rsidRPr="00C13F69">
              <w:rPr>
                <w:rStyle w:val="Hyperlink"/>
                <w:noProof/>
              </w:rPr>
              <w:t>Glossary</w:t>
            </w:r>
            <w:r w:rsidR="000527F6">
              <w:rPr>
                <w:noProof/>
                <w:webHidden/>
              </w:rPr>
              <w:tab/>
            </w:r>
            <w:r w:rsidR="000527F6">
              <w:rPr>
                <w:noProof/>
                <w:webHidden/>
              </w:rPr>
              <w:fldChar w:fldCharType="begin"/>
            </w:r>
            <w:r w:rsidR="000527F6">
              <w:rPr>
                <w:noProof/>
                <w:webHidden/>
              </w:rPr>
              <w:instrText xml:space="preserve"> PAGEREF _Toc418692198 \h </w:instrText>
            </w:r>
            <w:r w:rsidR="000527F6">
              <w:rPr>
                <w:noProof/>
                <w:webHidden/>
              </w:rPr>
            </w:r>
            <w:r w:rsidR="000527F6">
              <w:rPr>
                <w:noProof/>
                <w:webHidden/>
              </w:rPr>
              <w:fldChar w:fldCharType="separate"/>
            </w:r>
            <w:r w:rsidR="000527F6">
              <w:rPr>
                <w:noProof/>
                <w:webHidden/>
              </w:rPr>
              <w:t>31</w:t>
            </w:r>
            <w:r w:rsidR="000527F6">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8692132"/>
      <w:r>
        <w:lastRenderedPageBreak/>
        <w:t>List</w:t>
      </w:r>
      <w:r w:rsidR="00723FC1">
        <w:t xml:space="preserve"> of Figures</w:t>
      </w:r>
      <w:bookmarkEnd w:id="5"/>
    </w:p>
    <w:p w14:paraId="6AB74B0F" w14:textId="77777777" w:rsidR="000527F6"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8692199" w:history="1">
        <w:r w:rsidR="000527F6" w:rsidRPr="00EF5870">
          <w:rPr>
            <w:rStyle w:val="Hyperlink"/>
            <w:noProof/>
          </w:rPr>
          <w:t>Figure 1: Schematic of specific enthalpy (</w:t>
        </w:r>
        <m:oMath>
          <m:r>
            <w:rPr>
              <w:rStyle w:val="Hyperlink"/>
              <w:rFonts w:ascii="Cambria Math" w:hAnsi="Cambria Math"/>
              <w:noProof/>
            </w:rPr>
            <m:t>h</m:t>
          </m:r>
        </m:oMath>
        <w:r w:rsidR="000527F6" w:rsidRPr="00EF5870">
          <w:rPr>
            <w:rStyle w:val="Hyperlink"/>
            <w:noProof/>
          </w:rPr>
          <w:t>) or specific volume (</w:t>
        </w:r>
        <m:oMath>
          <m:r>
            <w:rPr>
              <w:rStyle w:val="Hyperlink"/>
              <w:rFonts w:ascii="Cambria Math" w:hAnsi="Cambria Math"/>
              <w:noProof/>
            </w:rPr>
            <m:t>v</m:t>
          </m:r>
        </m:oMath>
        <w:r w:rsidR="000527F6" w:rsidRPr="00EF5870">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0527F6" w:rsidRPr="00EF5870">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0527F6" w:rsidRPr="00EF5870">
          <w:rPr>
            <w:rStyle w:val="Hyperlink"/>
            <w:noProof/>
          </w:rPr>
          <w:t xml:space="preserve">&amp;  </w:t>
        </w:r>
        <m:oMath>
          <m:r>
            <w:rPr>
              <w:rStyle w:val="Hyperlink"/>
              <w:rFonts w:ascii="Cambria Math" w:hAnsi="Cambria Math"/>
              <w:noProof/>
            </w:rPr>
            <m:t>v</m:t>
          </m:r>
        </m:oMath>
        <w:r w:rsidR="000527F6" w:rsidRPr="00EF5870">
          <w:rPr>
            <w:rStyle w:val="Hyperlink"/>
            <w:noProof/>
          </w:rPr>
          <w:t xml:space="preserve"> than ‘glass 2.’ This higher temperature stability is the result of ‘glass 1’ being cooled more quickly than ‘glass 2.’ Modified from [2].</w:t>
        </w:r>
        <w:r w:rsidR="000527F6">
          <w:rPr>
            <w:noProof/>
            <w:webHidden/>
          </w:rPr>
          <w:tab/>
        </w:r>
        <w:r w:rsidR="000527F6">
          <w:rPr>
            <w:noProof/>
            <w:webHidden/>
          </w:rPr>
          <w:fldChar w:fldCharType="begin"/>
        </w:r>
        <w:r w:rsidR="000527F6">
          <w:rPr>
            <w:noProof/>
            <w:webHidden/>
          </w:rPr>
          <w:instrText xml:space="preserve"> PAGEREF _Toc418692199 \h </w:instrText>
        </w:r>
        <w:r w:rsidR="000527F6">
          <w:rPr>
            <w:noProof/>
            <w:webHidden/>
          </w:rPr>
        </w:r>
        <w:r w:rsidR="000527F6">
          <w:rPr>
            <w:noProof/>
            <w:webHidden/>
          </w:rPr>
          <w:fldChar w:fldCharType="separate"/>
        </w:r>
        <w:r w:rsidR="000527F6">
          <w:rPr>
            <w:noProof/>
            <w:webHidden/>
          </w:rPr>
          <w:t>3</w:t>
        </w:r>
        <w:r w:rsidR="000527F6">
          <w:rPr>
            <w:noProof/>
            <w:webHidden/>
          </w:rPr>
          <w:fldChar w:fldCharType="end"/>
        </w:r>
      </w:hyperlink>
    </w:p>
    <w:p w14:paraId="14C77BE2" w14:textId="77777777" w:rsidR="000527F6" w:rsidRDefault="00DF551D">
      <w:pPr>
        <w:pStyle w:val="TableofFigures"/>
        <w:tabs>
          <w:tab w:val="right" w:leader="dot" w:pos="9016"/>
        </w:tabs>
        <w:rPr>
          <w:noProof/>
          <w:lang w:eastAsia="en-AU"/>
        </w:rPr>
      </w:pPr>
      <w:hyperlink w:anchor="_Toc418692200" w:history="1">
        <w:r w:rsidR="000527F6" w:rsidRPr="00EF5870">
          <w:rPr>
            <w:rStyle w:val="Hyperlink"/>
            <w:noProof/>
          </w:rPr>
          <w:t>Figure 2: Schematic of critical cooling rate (</w:t>
        </w:r>
        <m:oMath>
          <m:r>
            <w:rPr>
              <w:rStyle w:val="Hyperlink"/>
              <w:rFonts w:ascii="Cambria Math" w:hAnsi="Cambria Math"/>
              <w:noProof/>
            </w:rPr>
            <m:t>Rc</m:t>
          </m:r>
        </m:oMath>
        <w:r w:rsidR="000527F6" w:rsidRPr="00EF5870">
          <w:rPr>
            <w:rStyle w:val="Hyperlink"/>
            <w:noProof/>
          </w:rPr>
          <w:t>) and maximum sample thickness (</w:t>
        </w:r>
        <m:oMath>
          <m:r>
            <w:rPr>
              <w:rStyle w:val="Hyperlink"/>
              <w:rFonts w:ascii="Cambria Math" w:hAnsi="Cambria Math"/>
              <w:noProof/>
            </w:rPr>
            <m:t>tmax</m:t>
          </m:r>
        </m:oMath>
        <w:r w:rsidR="000527F6" w:rsidRPr="00EF5870">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0527F6" w:rsidRPr="00EF5870">
          <w:rPr>
            <w:rStyle w:val="Hyperlink"/>
            <w:noProof/>
          </w:rPr>
          <w:t xml:space="preserve">) for a number of glass forming systems. Note the </w:t>
        </w:r>
        <m:oMath>
          <m:r>
            <w:rPr>
              <w:rStyle w:val="Hyperlink"/>
              <w:rFonts w:ascii="Cambria Math" w:hAnsi="Cambria Math"/>
              <w:noProof/>
            </w:rPr>
            <m:t>Rc</m:t>
          </m:r>
        </m:oMath>
        <w:r w:rsidR="000527F6" w:rsidRPr="00EF5870">
          <w:rPr>
            <w:rStyle w:val="Hyperlink"/>
            <w:noProof/>
          </w:rPr>
          <w:t xml:space="preserve"> and </w:t>
        </w:r>
        <m:oMath>
          <m:r>
            <w:rPr>
              <w:rStyle w:val="Hyperlink"/>
              <w:rFonts w:ascii="Cambria Math" w:hAnsi="Cambria Math"/>
              <w:noProof/>
            </w:rPr>
            <m:t>tmax</m:t>
          </m:r>
        </m:oMath>
        <w:r w:rsidR="000527F6" w:rsidRPr="00EF5870">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0527F6" w:rsidRPr="00EF5870">
          <w:rPr>
            <w:rStyle w:val="Hyperlink"/>
            <w:noProof/>
          </w:rPr>
          <w:t>. Modified from [6].</w:t>
        </w:r>
        <w:r w:rsidR="000527F6">
          <w:rPr>
            <w:noProof/>
            <w:webHidden/>
          </w:rPr>
          <w:tab/>
        </w:r>
        <w:r w:rsidR="000527F6">
          <w:rPr>
            <w:noProof/>
            <w:webHidden/>
          </w:rPr>
          <w:fldChar w:fldCharType="begin"/>
        </w:r>
        <w:r w:rsidR="000527F6">
          <w:rPr>
            <w:noProof/>
            <w:webHidden/>
          </w:rPr>
          <w:instrText xml:space="preserve"> PAGEREF _Toc418692200 \h </w:instrText>
        </w:r>
        <w:r w:rsidR="000527F6">
          <w:rPr>
            <w:noProof/>
            <w:webHidden/>
          </w:rPr>
        </w:r>
        <w:r w:rsidR="000527F6">
          <w:rPr>
            <w:noProof/>
            <w:webHidden/>
          </w:rPr>
          <w:fldChar w:fldCharType="separate"/>
        </w:r>
        <w:r w:rsidR="000527F6">
          <w:rPr>
            <w:noProof/>
            <w:webHidden/>
          </w:rPr>
          <w:t>4</w:t>
        </w:r>
        <w:r w:rsidR="000527F6">
          <w:rPr>
            <w:noProof/>
            <w:webHidden/>
          </w:rPr>
          <w:fldChar w:fldCharType="end"/>
        </w:r>
      </w:hyperlink>
    </w:p>
    <w:p w14:paraId="43E84320" w14:textId="77777777" w:rsidR="000527F6" w:rsidRDefault="00DF551D">
      <w:pPr>
        <w:pStyle w:val="TableofFigures"/>
        <w:tabs>
          <w:tab w:val="right" w:leader="dot" w:pos="9016"/>
        </w:tabs>
        <w:rPr>
          <w:noProof/>
          <w:lang w:eastAsia="en-AU"/>
        </w:rPr>
      </w:pPr>
      <w:hyperlink w:anchor="_Toc418692201" w:history="1">
        <w:r w:rsidR="000527F6" w:rsidRPr="00EF5870">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0527F6" w:rsidRPr="00EF5870">
          <w:rPr>
            <w:rStyle w:val="Hyperlink"/>
            <w:noProof/>
          </w:rPr>
          <w:t xml:space="preserve"> where metallic glass displays excessive plastic deformation. Reproduced from [7].</w:t>
        </w:r>
        <w:r w:rsidR="000527F6">
          <w:rPr>
            <w:noProof/>
            <w:webHidden/>
          </w:rPr>
          <w:tab/>
        </w:r>
        <w:r w:rsidR="000527F6">
          <w:rPr>
            <w:noProof/>
            <w:webHidden/>
          </w:rPr>
          <w:fldChar w:fldCharType="begin"/>
        </w:r>
        <w:r w:rsidR="000527F6">
          <w:rPr>
            <w:noProof/>
            <w:webHidden/>
          </w:rPr>
          <w:instrText xml:space="preserve"> PAGEREF _Toc418692201 \h </w:instrText>
        </w:r>
        <w:r w:rsidR="000527F6">
          <w:rPr>
            <w:noProof/>
            <w:webHidden/>
          </w:rPr>
        </w:r>
        <w:r w:rsidR="000527F6">
          <w:rPr>
            <w:noProof/>
            <w:webHidden/>
          </w:rPr>
          <w:fldChar w:fldCharType="separate"/>
        </w:r>
        <w:r w:rsidR="000527F6">
          <w:rPr>
            <w:noProof/>
            <w:webHidden/>
          </w:rPr>
          <w:t>6</w:t>
        </w:r>
        <w:r w:rsidR="000527F6">
          <w:rPr>
            <w:noProof/>
            <w:webHidden/>
          </w:rPr>
          <w:fldChar w:fldCharType="end"/>
        </w:r>
      </w:hyperlink>
    </w:p>
    <w:p w14:paraId="4063FB0A" w14:textId="77777777" w:rsidR="000527F6" w:rsidRDefault="00DF551D">
      <w:pPr>
        <w:pStyle w:val="TableofFigures"/>
        <w:tabs>
          <w:tab w:val="right" w:leader="dot" w:pos="9016"/>
        </w:tabs>
        <w:rPr>
          <w:noProof/>
          <w:lang w:eastAsia="en-AU"/>
        </w:rPr>
      </w:pPr>
      <w:hyperlink w:anchor="_Toc418692202" w:history="1">
        <w:r w:rsidR="000527F6" w:rsidRPr="00EF5870">
          <w:rPr>
            <w:rStyle w:val="Hyperlink"/>
            <w:noProof/>
          </w:rPr>
          <w:t>Figure 4: Schematic of a typical PLD setup showing the incoming laser beam inclined at an approximate 45° angle to the target, and the target and substrate parallel to each other. Modified from [16].</w:t>
        </w:r>
        <w:r w:rsidR="000527F6">
          <w:rPr>
            <w:noProof/>
            <w:webHidden/>
          </w:rPr>
          <w:tab/>
        </w:r>
        <w:r w:rsidR="000527F6">
          <w:rPr>
            <w:noProof/>
            <w:webHidden/>
          </w:rPr>
          <w:fldChar w:fldCharType="begin"/>
        </w:r>
        <w:r w:rsidR="000527F6">
          <w:rPr>
            <w:noProof/>
            <w:webHidden/>
          </w:rPr>
          <w:instrText xml:space="preserve"> PAGEREF _Toc418692202 \h </w:instrText>
        </w:r>
        <w:r w:rsidR="000527F6">
          <w:rPr>
            <w:noProof/>
            <w:webHidden/>
          </w:rPr>
        </w:r>
        <w:r w:rsidR="000527F6">
          <w:rPr>
            <w:noProof/>
            <w:webHidden/>
          </w:rPr>
          <w:fldChar w:fldCharType="separate"/>
        </w:r>
        <w:r w:rsidR="000527F6">
          <w:rPr>
            <w:noProof/>
            <w:webHidden/>
          </w:rPr>
          <w:t>7</w:t>
        </w:r>
        <w:r w:rsidR="000527F6">
          <w:rPr>
            <w:noProof/>
            <w:webHidden/>
          </w:rPr>
          <w:fldChar w:fldCharType="end"/>
        </w:r>
      </w:hyperlink>
    </w:p>
    <w:p w14:paraId="56A2955C" w14:textId="77777777" w:rsidR="000527F6" w:rsidRDefault="00DF551D">
      <w:pPr>
        <w:pStyle w:val="TableofFigures"/>
        <w:tabs>
          <w:tab w:val="right" w:leader="dot" w:pos="9016"/>
        </w:tabs>
        <w:rPr>
          <w:noProof/>
          <w:lang w:eastAsia="en-AU"/>
        </w:rPr>
      </w:pPr>
      <w:hyperlink w:anchor="_Toc418692203" w:history="1">
        <w:r w:rsidR="000527F6" w:rsidRPr="00EF5870">
          <w:rPr>
            <w:rStyle w:val="Hyperlink"/>
            <w:noProof/>
          </w:rPr>
          <w:t>Figure 5: Amorphous target XRD scan before (black curve) and after (red curve) PLD showing the shift from characteristic amorphous structure to crystalline. Reproduced from [19].</w:t>
        </w:r>
        <w:r w:rsidR="000527F6">
          <w:rPr>
            <w:noProof/>
            <w:webHidden/>
          </w:rPr>
          <w:tab/>
        </w:r>
        <w:r w:rsidR="000527F6">
          <w:rPr>
            <w:noProof/>
            <w:webHidden/>
          </w:rPr>
          <w:fldChar w:fldCharType="begin"/>
        </w:r>
        <w:r w:rsidR="000527F6">
          <w:rPr>
            <w:noProof/>
            <w:webHidden/>
          </w:rPr>
          <w:instrText xml:space="preserve"> PAGEREF _Toc418692203 \h </w:instrText>
        </w:r>
        <w:r w:rsidR="000527F6">
          <w:rPr>
            <w:noProof/>
            <w:webHidden/>
          </w:rPr>
        </w:r>
        <w:r w:rsidR="000527F6">
          <w:rPr>
            <w:noProof/>
            <w:webHidden/>
          </w:rPr>
          <w:fldChar w:fldCharType="separate"/>
        </w:r>
        <w:r w:rsidR="000527F6">
          <w:rPr>
            <w:noProof/>
            <w:webHidden/>
          </w:rPr>
          <w:t>8</w:t>
        </w:r>
        <w:r w:rsidR="000527F6">
          <w:rPr>
            <w:noProof/>
            <w:webHidden/>
          </w:rPr>
          <w:fldChar w:fldCharType="end"/>
        </w:r>
      </w:hyperlink>
    </w:p>
    <w:p w14:paraId="3648C563" w14:textId="77777777" w:rsidR="000527F6" w:rsidRDefault="00DF551D">
      <w:pPr>
        <w:pStyle w:val="TableofFigures"/>
        <w:tabs>
          <w:tab w:val="right" w:leader="dot" w:pos="9016"/>
        </w:tabs>
        <w:rPr>
          <w:noProof/>
          <w:lang w:eastAsia="en-AU"/>
        </w:rPr>
      </w:pPr>
      <w:hyperlink w:anchor="_Toc418692204" w:history="1">
        <w:r w:rsidR="000527F6" w:rsidRPr="00EF5870">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0].</w:t>
        </w:r>
        <w:r w:rsidR="000527F6">
          <w:rPr>
            <w:noProof/>
            <w:webHidden/>
          </w:rPr>
          <w:tab/>
        </w:r>
        <w:r w:rsidR="000527F6">
          <w:rPr>
            <w:noProof/>
            <w:webHidden/>
          </w:rPr>
          <w:fldChar w:fldCharType="begin"/>
        </w:r>
        <w:r w:rsidR="000527F6">
          <w:rPr>
            <w:noProof/>
            <w:webHidden/>
          </w:rPr>
          <w:instrText xml:space="preserve"> PAGEREF _Toc418692204 \h </w:instrText>
        </w:r>
        <w:r w:rsidR="000527F6">
          <w:rPr>
            <w:noProof/>
            <w:webHidden/>
          </w:rPr>
        </w:r>
        <w:r w:rsidR="000527F6">
          <w:rPr>
            <w:noProof/>
            <w:webHidden/>
          </w:rPr>
          <w:fldChar w:fldCharType="separate"/>
        </w:r>
        <w:r w:rsidR="000527F6">
          <w:rPr>
            <w:noProof/>
            <w:webHidden/>
          </w:rPr>
          <w:t>9</w:t>
        </w:r>
        <w:r w:rsidR="000527F6">
          <w:rPr>
            <w:noProof/>
            <w:webHidden/>
          </w:rPr>
          <w:fldChar w:fldCharType="end"/>
        </w:r>
      </w:hyperlink>
    </w:p>
    <w:p w14:paraId="20C92E13" w14:textId="77777777" w:rsidR="000527F6" w:rsidRDefault="00DF551D">
      <w:pPr>
        <w:pStyle w:val="TableofFigures"/>
        <w:tabs>
          <w:tab w:val="right" w:leader="dot" w:pos="9016"/>
        </w:tabs>
        <w:rPr>
          <w:noProof/>
          <w:lang w:eastAsia="en-AU"/>
        </w:rPr>
      </w:pPr>
      <w:hyperlink w:anchor="_Toc418692205" w:history="1">
        <w:r w:rsidR="000527F6" w:rsidRPr="00EF5870">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0527F6" w:rsidRPr="00EF5870">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0527F6" w:rsidRPr="00EF5870">
          <w:rPr>
            <w:rStyle w:val="Hyperlink"/>
            <w:noProof/>
          </w:rPr>
          <w:t xml:space="preserve"> indicating a reduction in enthalpy compared to ordinary glass. Reproduced from [32].</w:t>
        </w:r>
        <w:r w:rsidR="000527F6">
          <w:rPr>
            <w:noProof/>
            <w:webHidden/>
          </w:rPr>
          <w:tab/>
        </w:r>
        <w:r w:rsidR="000527F6">
          <w:rPr>
            <w:noProof/>
            <w:webHidden/>
          </w:rPr>
          <w:fldChar w:fldCharType="begin"/>
        </w:r>
        <w:r w:rsidR="000527F6">
          <w:rPr>
            <w:noProof/>
            <w:webHidden/>
          </w:rPr>
          <w:instrText xml:space="preserve"> PAGEREF _Toc418692205 \h </w:instrText>
        </w:r>
        <w:r w:rsidR="000527F6">
          <w:rPr>
            <w:noProof/>
            <w:webHidden/>
          </w:rPr>
        </w:r>
        <w:r w:rsidR="000527F6">
          <w:rPr>
            <w:noProof/>
            <w:webHidden/>
          </w:rPr>
          <w:fldChar w:fldCharType="separate"/>
        </w:r>
        <w:r w:rsidR="000527F6">
          <w:rPr>
            <w:noProof/>
            <w:webHidden/>
          </w:rPr>
          <w:t>12</w:t>
        </w:r>
        <w:r w:rsidR="000527F6">
          <w:rPr>
            <w:noProof/>
            <w:webHidden/>
          </w:rPr>
          <w:fldChar w:fldCharType="end"/>
        </w:r>
      </w:hyperlink>
    </w:p>
    <w:p w14:paraId="60F950D6" w14:textId="77777777" w:rsidR="000527F6" w:rsidRDefault="00DF551D">
      <w:pPr>
        <w:pStyle w:val="TableofFigures"/>
        <w:tabs>
          <w:tab w:val="right" w:leader="dot" w:pos="9016"/>
        </w:tabs>
        <w:rPr>
          <w:noProof/>
          <w:lang w:eastAsia="en-AU"/>
        </w:rPr>
      </w:pPr>
      <w:hyperlink w:anchor="_Toc418692206" w:history="1">
        <w:r w:rsidR="000527F6" w:rsidRPr="00EF5870">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0527F6" w:rsidRPr="00EF5870">
          <w:rPr>
            <w:rStyle w:val="Hyperlink"/>
            <w:noProof/>
          </w:rPr>
          <w:t>) represents the glass transition temperature (</w:t>
        </w:r>
        <m:oMath>
          <m:r>
            <w:rPr>
              <w:rStyle w:val="Hyperlink"/>
              <w:rFonts w:ascii="Cambria Math" w:hAnsi="Cambria Math"/>
              <w:noProof/>
            </w:rPr>
            <m:t>Tg</m:t>
          </m:r>
        </m:oMath>
        <w:r w:rsidR="000527F6" w:rsidRPr="00EF5870">
          <w:rPr>
            <w:rStyle w:val="Hyperlink"/>
            <w:noProof/>
          </w:rPr>
          <w:t>) of an ideal glass. The blue line is the extrapolated SCL line and the ideal path. Modified from [32].</w:t>
        </w:r>
        <w:r w:rsidR="000527F6">
          <w:rPr>
            <w:noProof/>
            <w:webHidden/>
          </w:rPr>
          <w:tab/>
        </w:r>
        <w:r w:rsidR="000527F6">
          <w:rPr>
            <w:noProof/>
            <w:webHidden/>
          </w:rPr>
          <w:fldChar w:fldCharType="begin"/>
        </w:r>
        <w:r w:rsidR="000527F6">
          <w:rPr>
            <w:noProof/>
            <w:webHidden/>
          </w:rPr>
          <w:instrText xml:space="preserve"> PAGEREF _Toc418692206 \h </w:instrText>
        </w:r>
        <w:r w:rsidR="000527F6">
          <w:rPr>
            <w:noProof/>
            <w:webHidden/>
          </w:rPr>
        </w:r>
        <w:r w:rsidR="000527F6">
          <w:rPr>
            <w:noProof/>
            <w:webHidden/>
          </w:rPr>
          <w:fldChar w:fldCharType="separate"/>
        </w:r>
        <w:r w:rsidR="000527F6">
          <w:rPr>
            <w:noProof/>
            <w:webHidden/>
          </w:rPr>
          <w:t>13</w:t>
        </w:r>
        <w:r w:rsidR="000527F6">
          <w:rPr>
            <w:noProof/>
            <w:webHidden/>
          </w:rPr>
          <w:fldChar w:fldCharType="end"/>
        </w:r>
      </w:hyperlink>
    </w:p>
    <w:p w14:paraId="579F1BF3" w14:textId="77777777" w:rsidR="000527F6" w:rsidRDefault="00DF551D">
      <w:pPr>
        <w:pStyle w:val="TableofFigures"/>
        <w:tabs>
          <w:tab w:val="right" w:leader="dot" w:pos="9016"/>
        </w:tabs>
        <w:rPr>
          <w:noProof/>
          <w:lang w:eastAsia="en-AU"/>
        </w:rPr>
      </w:pPr>
      <w:hyperlink w:anchor="_Toc418692207" w:history="1">
        <w:r w:rsidR="000527F6" w:rsidRPr="00EF5870">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0527F6" w:rsidRPr="00EF5870">
          <w:rPr>
            <w:rStyle w:val="Hyperlink"/>
            <w:noProof/>
          </w:rPr>
          <w:t>) for strong to weak glasses over the flowing range of viscosities. Note the ‘ideal’ strong glass displays a constant exponential slope over the full temperature range, while weaker glass’ slopes very. Reproduced from [34].</w:t>
        </w:r>
        <w:r w:rsidR="000527F6">
          <w:rPr>
            <w:noProof/>
            <w:webHidden/>
          </w:rPr>
          <w:tab/>
        </w:r>
        <w:r w:rsidR="000527F6">
          <w:rPr>
            <w:noProof/>
            <w:webHidden/>
          </w:rPr>
          <w:fldChar w:fldCharType="begin"/>
        </w:r>
        <w:r w:rsidR="000527F6">
          <w:rPr>
            <w:noProof/>
            <w:webHidden/>
          </w:rPr>
          <w:instrText xml:space="preserve"> PAGEREF _Toc418692207 \h </w:instrText>
        </w:r>
        <w:r w:rsidR="000527F6">
          <w:rPr>
            <w:noProof/>
            <w:webHidden/>
          </w:rPr>
        </w:r>
        <w:r w:rsidR="000527F6">
          <w:rPr>
            <w:noProof/>
            <w:webHidden/>
          </w:rPr>
          <w:fldChar w:fldCharType="separate"/>
        </w:r>
        <w:r w:rsidR="000527F6">
          <w:rPr>
            <w:noProof/>
            <w:webHidden/>
          </w:rPr>
          <w:t>14</w:t>
        </w:r>
        <w:r w:rsidR="000527F6">
          <w:rPr>
            <w:noProof/>
            <w:webHidden/>
          </w:rPr>
          <w:fldChar w:fldCharType="end"/>
        </w:r>
      </w:hyperlink>
    </w:p>
    <w:p w14:paraId="0E001CEF" w14:textId="77777777" w:rsidR="000527F6" w:rsidRDefault="00DF551D">
      <w:pPr>
        <w:pStyle w:val="TableofFigures"/>
        <w:tabs>
          <w:tab w:val="right" w:leader="dot" w:pos="9016"/>
        </w:tabs>
        <w:rPr>
          <w:noProof/>
          <w:lang w:eastAsia="en-AU"/>
        </w:rPr>
      </w:pPr>
      <w:hyperlink w:anchor="_Toc418692208" w:history="1">
        <w:r w:rsidR="000527F6" w:rsidRPr="00EF5870">
          <w:rPr>
            <w:rStyle w:val="Hyperlink"/>
            <w:noProof/>
          </w:rPr>
          <w:t>Figure 10: Schematic of the relationship between glass frigidity (</w:t>
        </w:r>
        <m:oMath>
          <m:r>
            <w:rPr>
              <w:rStyle w:val="Hyperlink"/>
              <w:rFonts w:ascii="Cambria Math" w:hAnsi="Cambria Math"/>
              <w:noProof/>
            </w:rPr>
            <m:t>m</m:t>
          </m:r>
        </m:oMath>
        <w:r w:rsidR="000527F6" w:rsidRPr="00EF5870">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0527F6" w:rsidRPr="00EF5870">
          <w:rPr>
            <w:rStyle w:val="Hyperlink"/>
            <w:noProof/>
          </w:rPr>
          <w:t>) for a selection of metallic, molecular, and polymer USGs. Reproduced from [28].</w:t>
        </w:r>
        <w:r w:rsidR="000527F6">
          <w:rPr>
            <w:noProof/>
            <w:webHidden/>
          </w:rPr>
          <w:tab/>
        </w:r>
        <w:r w:rsidR="000527F6">
          <w:rPr>
            <w:noProof/>
            <w:webHidden/>
          </w:rPr>
          <w:fldChar w:fldCharType="begin"/>
        </w:r>
        <w:r w:rsidR="000527F6">
          <w:rPr>
            <w:noProof/>
            <w:webHidden/>
          </w:rPr>
          <w:instrText xml:space="preserve"> PAGEREF _Toc418692208 \h </w:instrText>
        </w:r>
        <w:r w:rsidR="000527F6">
          <w:rPr>
            <w:noProof/>
            <w:webHidden/>
          </w:rPr>
        </w:r>
        <w:r w:rsidR="000527F6">
          <w:rPr>
            <w:noProof/>
            <w:webHidden/>
          </w:rPr>
          <w:fldChar w:fldCharType="separate"/>
        </w:r>
        <w:r w:rsidR="000527F6">
          <w:rPr>
            <w:noProof/>
            <w:webHidden/>
          </w:rPr>
          <w:t>15</w:t>
        </w:r>
        <w:r w:rsidR="000527F6">
          <w:rPr>
            <w:noProof/>
            <w:webHidden/>
          </w:rPr>
          <w:fldChar w:fldCharType="end"/>
        </w:r>
      </w:hyperlink>
    </w:p>
    <w:p w14:paraId="3562C6A1" w14:textId="77777777" w:rsidR="000527F6" w:rsidRDefault="00DF551D">
      <w:pPr>
        <w:pStyle w:val="TableofFigures"/>
        <w:tabs>
          <w:tab w:val="right" w:leader="dot" w:pos="9016"/>
        </w:tabs>
        <w:rPr>
          <w:noProof/>
          <w:lang w:eastAsia="en-AU"/>
        </w:rPr>
      </w:pPr>
      <w:hyperlink w:anchor="_Toc418692209" w:history="1">
        <w:r w:rsidR="000527F6" w:rsidRPr="00EF5870">
          <w:rPr>
            <w:rStyle w:val="Hyperlink"/>
            <w:noProof/>
          </w:rPr>
          <w:t xml:space="preserve">Figure 11: Tafel Plot showing the positive anodic Tafle slope </w:t>
        </w:r>
        <m:oMath>
          <m:r>
            <w:rPr>
              <w:rStyle w:val="Hyperlink"/>
              <w:rFonts w:ascii="Cambria Math" w:hAnsi="Cambria Math"/>
              <w:noProof/>
            </w:rPr>
            <m:t>βa</m:t>
          </m:r>
        </m:oMath>
        <w:r w:rsidR="000527F6" w:rsidRPr="00EF5870">
          <w:rPr>
            <w:rStyle w:val="Hyperlink"/>
            <w:noProof/>
          </w:rPr>
          <w:t xml:space="preserve">, negative cathodic Tafle slope </w:t>
        </w:r>
        <m:oMath>
          <m:r>
            <w:rPr>
              <w:rStyle w:val="Hyperlink"/>
              <w:rFonts w:ascii="Cambria Math" w:hAnsi="Cambria Math"/>
              <w:noProof/>
            </w:rPr>
            <m:t>βc</m:t>
          </m:r>
        </m:oMath>
        <w:r w:rsidR="000527F6" w:rsidRPr="00EF5870">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0527F6" w:rsidRPr="00EF5870">
          <w:rPr>
            <w:rStyle w:val="Hyperlink"/>
            <w:noProof/>
          </w:rPr>
          <w:t xml:space="preserve"> and the </w:t>
        </w:r>
        <m:oMath>
          <m:r>
            <w:rPr>
              <w:rStyle w:val="Hyperlink"/>
              <w:rFonts w:ascii="Cambria Math" w:hAnsi="Cambria Math"/>
              <w:noProof/>
            </w:rPr>
            <m:t>Ecorr</m:t>
          </m:r>
        </m:oMath>
        <w:r w:rsidR="000527F6" w:rsidRPr="00EF5870">
          <w:rPr>
            <w:rStyle w:val="Hyperlink"/>
            <w:noProof/>
          </w:rPr>
          <w:t xml:space="preserve"> positions [46].</w:t>
        </w:r>
        <w:r w:rsidR="000527F6">
          <w:rPr>
            <w:noProof/>
            <w:webHidden/>
          </w:rPr>
          <w:tab/>
        </w:r>
        <w:r w:rsidR="000527F6">
          <w:rPr>
            <w:noProof/>
            <w:webHidden/>
          </w:rPr>
          <w:fldChar w:fldCharType="begin"/>
        </w:r>
        <w:r w:rsidR="000527F6">
          <w:rPr>
            <w:noProof/>
            <w:webHidden/>
          </w:rPr>
          <w:instrText xml:space="preserve"> PAGEREF _Toc418692209 \h </w:instrText>
        </w:r>
        <w:r w:rsidR="000527F6">
          <w:rPr>
            <w:noProof/>
            <w:webHidden/>
          </w:rPr>
        </w:r>
        <w:r w:rsidR="000527F6">
          <w:rPr>
            <w:noProof/>
            <w:webHidden/>
          </w:rPr>
          <w:fldChar w:fldCharType="separate"/>
        </w:r>
        <w:r w:rsidR="000527F6">
          <w:rPr>
            <w:noProof/>
            <w:webHidden/>
          </w:rPr>
          <w:t>19</w:t>
        </w:r>
        <w:r w:rsidR="000527F6">
          <w:rPr>
            <w:noProof/>
            <w:webHidden/>
          </w:rPr>
          <w:fldChar w:fldCharType="end"/>
        </w:r>
      </w:hyperlink>
    </w:p>
    <w:p w14:paraId="296AE51B" w14:textId="77777777" w:rsidR="000527F6" w:rsidRDefault="00DF551D">
      <w:pPr>
        <w:pStyle w:val="TableofFigures"/>
        <w:tabs>
          <w:tab w:val="right" w:leader="dot" w:pos="9016"/>
        </w:tabs>
        <w:rPr>
          <w:noProof/>
          <w:lang w:eastAsia="en-AU"/>
        </w:rPr>
      </w:pPr>
      <w:hyperlink w:anchor="_Toc418692210" w:history="1">
        <w:r w:rsidR="000527F6" w:rsidRPr="00EF5870">
          <w:rPr>
            <w:rStyle w:val="Hyperlink"/>
            <w:noProof/>
          </w:rPr>
          <w:t>Figure 12: Plot of hydrogen evolution generated by Mg</w:t>
        </w:r>
        <w:r w:rsidR="000527F6" w:rsidRPr="00EF5870">
          <w:rPr>
            <w:rStyle w:val="Hyperlink"/>
            <w:noProof/>
            <w:vertAlign w:val="subscript"/>
          </w:rPr>
          <w:t>60+x</w:t>
        </w:r>
        <w:r w:rsidR="000527F6" w:rsidRPr="00EF5870">
          <w:rPr>
            <w:rStyle w:val="Hyperlink"/>
            <w:noProof/>
          </w:rPr>
          <w:t>Zn</w:t>
        </w:r>
        <w:r w:rsidR="000527F6" w:rsidRPr="00EF5870">
          <w:rPr>
            <w:rStyle w:val="Hyperlink"/>
            <w:noProof/>
            <w:vertAlign w:val="subscript"/>
          </w:rPr>
          <w:t>35-x</w:t>
        </w:r>
        <w:r w:rsidR="000527F6" w:rsidRPr="00EF5870">
          <w:rPr>
            <w:rStyle w:val="Hyperlink"/>
            <w:noProof/>
          </w:rPr>
          <w:t>Ca</w:t>
        </w:r>
        <w:r w:rsidR="000527F6" w:rsidRPr="00EF5870">
          <w:rPr>
            <w:rStyle w:val="Hyperlink"/>
            <w:noProof/>
            <w:vertAlign w:val="subscript"/>
          </w:rPr>
          <w:t>5</w:t>
        </w:r>
        <w:r w:rsidR="000527F6" w:rsidRPr="00EF5870">
          <w:rPr>
            <w:rStyle w:val="Hyperlink"/>
            <w:noProof/>
          </w:rPr>
          <w:t xml:space="preserve"> alloys. Note the hydrogen evolution drops off significantly for Zn concentration &gt;28at%. (Filled points are amorphous, open crystalline). Reproduced from [42].</w:t>
        </w:r>
        <w:r w:rsidR="000527F6">
          <w:rPr>
            <w:noProof/>
            <w:webHidden/>
          </w:rPr>
          <w:tab/>
        </w:r>
        <w:r w:rsidR="000527F6">
          <w:rPr>
            <w:noProof/>
            <w:webHidden/>
          </w:rPr>
          <w:fldChar w:fldCharType="begin"/>
        </w:r>
        <w:r w:rsidR="000527F6">
          <w:rPr>
            <w:noProof/>
            <w:webHidden/>
          </w:rPr>
          <w:instrText xml:space="preserve"> PAGEREF _Toc418692210 \h </w:instrText>
        </w:r>
        <w:r w:rsidR="000527F6">
          <w:rPr>
            <w:noProof/>
            <w:webHidden/>
          </w:rPr>
        </w:r>
        <w:r w:rsidR="000527F6">
          <w:rPr>
            <w:noProof/>
            <w:webHidden/>
          </w:rPr>
          <w:fldChar w:fldCharType="separate"/>
        </w:r>
        <w:r w:rsidR="000527F6">
          <w:rPr>
            <w:noProof/>
            <w:webHidden/>
          </w:rPr>
          <w:t>21</w:t>
        </w:r>
        <w:r w:rsidR="000527F6">
          <w:rPr>
            <w:noProof/>
            <w:webHidden/>
          </w:rPr>
          <w:fldChar w:fldCharType="end"/>
        </w:r>
      </w:hyperlink>
    </w:p>
    <w:p w14:paraId="04E415C1" w14:textId="77777777" w:rsidR="000527F6" w:rsidRDefault="00DF551D">
      <w:pPr>
        <w:pStyle w:val="TableofFigures"/>
        <w:tabs>
          <w:tab w:val="right" w:leader="dot" w:pos="9016"/>
        </w:tabs>
        <w:rPr>
          <w:noProof/>
          <w:lang w:eastAsia="en-AU"/>
        </w:rPr>
      </w:pPr>
      <w:hyperlink w:anchor="_Toc418692211" w:history="1">
        <w:r w:rsidR="000527F6" w:rsidRPr="00EF5870">
          <w:rPr>
            <w:rStyle w:val="Hyperlink"/>
            <w:noProof/>
          </w:rPr>
          <w:t>Figure 13: Screenshot of the MS Excel tool developed for calculating charge weights, checking alloy composition, and taking notes for improvements in future charges.</w:t>
        </w:r>
        <w:r w:rsidR="000527F6">
          <w:rPr>
            <w:noProof/>
            <w:webHidden/>
          </w:rPr>
          <w:tab/>
        </w:r>
        <w:r w:rsidR="000527F6">
          <w:rPr>
            <w:noProof/>
            <w:webHidden/>
          </w:rPr>
          <w:fldChar w:fldCharType="begin"/>
        </w:r>
        <w:r w:rsidR="000527F6">
          <w:rPr>
            <w:noProof/>
            <w:webHidden/>
          </w:rPr>
          <w:instrText xml:space="preserve"> PAGEREF _Toc418692211 \h </w:instrText>
        </w:r>
        <w:r w:rsidR="000527F6">
          <w:rPr>
            <w:noProof/>
            <w:webHidden/>
          </w:rPr>
        </w:r>
        <w:r w:rsidR="000527F6">
          <w:rPr>
            <w:noProof/>
            <w:webHidden/>
          </w:rPr>
          <w:fldChar w:fldCharType="separate"/>
        </w:r>
        <w:r w:rsidR="000527F6">
          <w:rPr>
            <w:noProof/>
            <w:webHidden/>
          </w:rPr>
          <w:t>23</w:t>
        </w:r>
        <w:r w:rsidR="000527F6">
          <w:rPr>
            <w:noProof/>
            <w:webHidden/>
          </w:rPr>
          <w:fldChar w:fldCharType="end"/>
        </w:r>
      </w:hyperlink>
    </w:p>
    <w:p w14:paraId="3D233187" w14:textId="77777777" w:rsidR="000527F6" w:rsidRDefault="00DF551D">
      <w:pPr>
        <w:pStyle w:val="TableofFigures"/>
        <w:tabs>
          <w:tab w:val="right" w:leader="dot" w:pos="9016"/>
        </w:tabs>
        <w:rPr>
          <w:noProof/>
          <w:lang w:eastAsia="en-AU"/>
        </w:rPr>
      </w:pPr>
      <w:hyperlink w:anchor="_Toc418692212" w:history="1">
        <w:r w:rsidR="000527F6" w:rsidRPr="00EF5870">
          <w:rPr>
            <w:rStyle w:val="Hyperlink"/>
            <w:noProof/>
          </w:rPr>
          <w:t>Figure 14: (a) Crucible for induction furnace melting of alloys, (b) cracked amorphous plate, (c) riser cut free from main casting, and (d) drilled and partly shaped target.</w:t>
        </w:r>
        <w:r w:rsidR="000527F6">
          <w:rPr>
            <w:noProof/>
            <w:webHidden/>
          </w:rPr>
          <w:tab/>
        </w:r>
        <w:r w:rsidR="000527F6">
          <w:rPr>
            <w:noProof/>
            <w:webHidden/>
          </w:rPr>
          <w:fldChar w:fldCharType="begin"/>
        </w:r>
        <w:r w:rsidR="000527F6">
          <w:rPr>
            <w:noProof/>
            <w:webHidden/>
          </w:rPr>
          <w:instrText xml:space="preserve"> PAGEREF _Toc418692212 \h </w:instrText>
        </w:r>
        <w:r w:rsidR="000527F6">
          <w:rPr>
            <w:noProof/>
            <w:webHidden/>
          </w:rPr>
        </w:r>
        <w:r w:rsidR="000527F6">
          <w:rPr>
            <w:noProof/>
            <w:webHidden/>
          </w:rPr>
          <w:fldChar w:fldCharType="separate"/>
        </w:r>
        <w:r w:rsidR="000527F6">
          <w:rPr>
            <w:noProof/>
            <w:webHidden/>
          </w:rPr>
          <w:t>24</w:t>
        </w:r>
        <w:r w:rsidR="000527F6">
          <w:rPr>
            <w:noProof/>
            <w:webHidden/>
          </w:rPr>
          <w:fldChar w:fldCharType="end"/>
        </w:r>
      </w:hyperlink>
    </w:p>
    <w:p w14:paraId="0A2FEC87" w14:textId="77777777" w:rsidR="000527F6" w:rsidRDefault="00DF551D">
      <w:pPr>
        <w:pStyle w:val="TableofFigures"/>
        <w:tabs>
          <w:tab w:val="right" w:leader="dot" w:pos="9016"/>
        </w:tabs>
        <w:rPr>
          <w:noProof/>
          <w:lang w:eastAsia="en-AU"/>
        </w:rPr>
      </w:pPr>
      <w:hyperlink w:anchor="_Toc418692213" w:history="1">
        <w:r w:rsidR="000527F6" w:rsidRPr="00EF5870">
          <w:rPr>
            <w:rStyle w:val="Hyperlink"/>
            <w:noProof/>
          </w:rPr>
          <w:t>Figure 15: DSC trace of the Mg</w:t>
        </w:r>
        <w:r w:rsidR="000527F6" w:rsidRPr="00EF5870">
          <w:rPr>
            <w:rStyle w:val="Hyperlink"/>
            <w:noProof/>
            <w:vertAlign w:val="subscript"/>
          </w:rPr>
          <w:t>65</w:t>
        </w:r>
        <w:r w:rsidR="000527F6" w:rsidRPr="00EF5870">
          <w:rPr>
            <w:rStyle w:val="Hyperlink"/>
            <w:noProof/>
          </w:rPr>
          <w:t>Zn</w:t>
        </w:r>
        <w:r w:rsidR="000527F6" w:rsidRPr="00EF5870">
          <w:rPr>
            <w:rStyle w:val="Hyperlink"/>
            <w:noProof/>
            <w:vertAlign w:val="subscript"/>
          </w:rPr>
          <w:t>30</w:t>
        </w:r>
        <w:r w:rsidR="000527F6" w:rsidRPr="00EF5870">
          <w:rPr>
            <w:rStyle w:val="Hyperlink"/>
            <w:noProof/>
          </w:rPr>
          <w:t>Ca</w:t>
        </w:r>
        <w:r w:rsidR="000527F6" w:rsidRPr="00EF5870">
          <w:rPr>
            <w:rStyle w:val="Hyperlink"/>
            <w:noProof/>
            <w:vertAlign w:val="subscript"/>
          </w:rPr>
          <w:t>5</w:t>
        </w:r>
        <w:r w:rsidR="000527F6" w:rsidRPr="00EF5870">
          <w:rPr>
            <w:rStyle w:val="Hyperlink"/>
            <w:noProof/>
          </w:rPr>
          <w:t xml:space="preserve"> target plate casting. The trace shows clear endothermic troughs indicating  </w:t>
        </w:r>
        <m:oMath>
          <m:r>
            <w:rPr>
              <w:rStyle w:val="Hyperlink"/>
              <w:rFonts w:ascii="Cambria Math" w:hAnsi="Cambria Math"/>
              <w:noProof/>
            </w:rPr>
            <m:t>Tm</m:t>
          </m:r>
        </m:oMath>
        <w:r w:rsidR="000527F6" w:rsidRPr="00EF5870">
          <w:rPr>
            <w:rStyle w:val="Hyperlink"/>
            <w:noProof/>
          </w:rPr>
          <w:t xml:space="preserve">  and </w:t>
        </w:r>
        <m:oMath>
          <m:r>
            <w:rPr>
              <w:rStyle w:val="Hyperlink"/>
              <w:rFonts w:ascii="Cambria Math" w:hAnsi="Cambria Math"/>
              <w:noProof/>
            </w:rPr>
            <m:t>Tl</m:t>
          </m:r>
        </m:oMath>
        <w:r w:rsidR="000527F6" w:rsidRPr="00EF5870">
          <w:rPr>
            <w:rStyle w:val="Hyperlink"/>
            <w:noProof/>
          </w:rPr>
          <w:t xml:space="preserve">, but no clear exothermal peaks which would indicate </w:t>
        </w:r>
        <m:oMath>
          <m:r>
            <w:rPr>
              <w:rStyle w:val="Hyperlink"/>
              <w:rFonts w:ascii="Cambria Math" w:hAnsi="Cambria Math"/>
              <w:noProof/>
            </w:rPr>
            <m:t>Tg</m:t>
          </m:r>
        </m:oMath>
        <w:r w:rsidR="000527F6" w:rsidRPr="00EF5870">
          <w:rPr>
            <w:rStyle w:val="Hyperlink"/>
            <w:noProof/>
          </w:rPr>
          <w:t xml:space="preserve">  and </w:t>
        </w:r>
        <m:oMath>
          <m:r>
            <w:rPr>
              <w:rStyle w:val="Hyperlink"/>
              <w:rFonts w:ascii="Cambria Math" w:hAnsi="Cambria Math"/>
              <w:noProof/>
            </w:rPr>
            <m:t>Tx</m:t>
          </m:r>
        </m:oMath>
        <w:r w:rsidR="000527F6" w:rsidRPr="00EF5870">
          <w:rPr>
            <w:rStyle w:val="Hyperlink"/>
            <w:noProof/>
          </w:rPr>
          <w:t>. This data suggest the casting is primary crystalline.</w:t>
        </w:r>
        <w:r w:rsidR="000527F6">
          <w:rPr>
            <w:noProof/>
            <w:webHidden/>
          </w:rPr>
          <w:tab/>
        </w:r>
        <w:r w:rsidR="000527F6">
          <w:rPr>
            <w:noProof/>
            <w:webHidden/>
          </w:rPr>
          <w:fldChar w:fldCharType="begin"/>
        </w:r>
        <w:r w:rsidR="000527F6">
          <w:rPr>
            <w:noProof/>
            <w:webHidden/>
          </w:rPr>
          <w:instrText xml:space="preserve"> PAGEREF _Toc418692213 \h </w:instrText>
        </w:r>
        <w:r w:rsidR="000527F6">
          <w:rPr>
            <w:noProof/>
            <w:webHidden/>
          </w:rPr>
        </w:r>
        <w:r w:rsidR="000527F6">
          <w:rPr>
            <w:noProof/>
            <w:webHidden/>
          </w:rPr>
          <w:fldChar w:fldCharType="separate"/>
        </w:r>
        <w:r w:rsidR="000527F6">
          <w:rPr>
            <w:noProof/>
            <w:webHidden/>
          </w:rPr>
          <w:t>27</w:t>
        </w:r>
        <w:r w:rsidR="000527F6">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8692133"/>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 xml:space="preserve">posited onto </w:t>
      </w:r>
      <w:commentRangeStart w:id="9"/>
      <w:r w:rsidR="0058069E">
        <w:t xml:space="preserve">various substrates </w:t>
      </w:r>
      <w:commentRangeEnd w:id="9"/>
      <w:r w:rsidR="001754FB">
        <w:rPr>
          <w:rStyle w:val="CommentReference"/>
        </w:rPr>
        <w:commentReference w:id="9"/>
      </w:r>
      <w:r w:rsidR="0058069E">
        <w:t>including;</w:t>
      </w:r>
      <w:r>
        <w:t xml:space="preserve">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18692134"/>
      <w:r>
        <w:lastRenderedPageBreak/>
        <w:t xml:space="preserve">Literature </w:t>
      </w:r>
      <w:r w:rsidR="00333A60">
        <w:t>Survey</w:t>
      </w:r>
      <w:bookmarkEnd w:id="10"/>
      <w:bookmarkEnd w:id="11"/>
    </w:p>
    <w:p w14:paraId="16677BCE" w14:textId="6DF09931" w:rsidR="00A0151A" w:rsidRDefault="001F276E" w:rsidP="00F5052B">
      <w:pPr>
        <w:pStyle w:val="Heading2"/>
      </w:pPr>
      <w:bookmarkStart w:id="12" w:name="_Toc386545842"/>
      <w:bookmarkStart w:id="13" w:name="_Toc418692135"/>
      <w:commentRangeStart w:id="14"/>
      <w:r>
        <w:t>Metallic Glasses (</w:t>
      </w:r>
      <w:r w:rsidR="00A0151A">
        <w:t>MGs</w:t>
      </w:r>
      <w:bookmarkEnd w:id="12"/>
      <w:r>
        <w:t>)</w:t>
      </w:r>
      <w:commentRangeEnd w:id="14"/>
      <w:r w:rsidR="00275506">
        <w:rPr>
          <w:rStyle w:val="CommentReference"/>
          <w:rFonts w:asciiTheme="minorHAnsi" w:eastAsiaTheme="minorEastAsia" w:hAnsiTheme="minorHAnsi" w:cstheme="minorBidi"/>
          <w:b w:val="0"/>
          <w:bCs w:val="0"/>
          <w:smallCaps w:val="0"/>
          <w:color w:val="auto"/>
        </w:rPr>
        <w:commentReference w:id="14"/>
      </w:r>
      <w:bookmarkEnd w:id="13"/>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18692136"/>
      <w:r>
        <w:t xml:space="preserve">MGs </w:t>
      </w:r>
      <w:commentRangeStart w:id="17"/>
      <w:r>
        <w:t>Properties</w:t>
      </w:r>
      <w:bookmarkEnd w:id="15"/>
      <w:commentRangeEnd w:id="17"/>
      <w:r w:rsidR="006F389C">
        <w:rPr>
          <w:rStyle w:val="CommentReference"/>
          <w:rFonts w:asciiTheme="minorHAnsi" w:eastAsiaTheme="minorEastAsia" w:hAnsiTheme="minorHAnsi" w:cstheme="minorBidi"/>
          <w:b w:val="0"/>
          <w:bCs w:val="0"/>
          <w:color w:val="auto"/>
        </w:rPr>
        <w:commentReference w:id="17"/>
      </w:r>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8"/>
      <w:r w:rsidR="00F97BF7">
        <w:t xml:space="preserve">crystalline </w:t>
      </w:r>
      <w:r w:rsidR="00FD3697">
        <w:t>alloys</w:t>
      </w:r>
      <w:r w:rsidR="00F97BF7">
        <w:t xml:space="preserve">. </w:t>
      </w:r>
      <w:commentRangeEnd w:id="18"/>
      <w:r w:rsidR="001774C2">
        <w:rPr>
          <w:rStyle w:val="CommentReference"/>
        </w:rPr>
        <w:commentReference w:id="18"/>
      </w:r>
    </w:p>
    <w:p w14:paraId="2345D6D9" w14:textId="7583C129"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19" w:name="_Toc386545844"/>
      <w:bookmarkStart w:id="20" w:name="_Toc418692137"/>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18692138"/>
      <w:r>
        <w:t>Solidification</w:t>
      </w:r>
      <w:commentRangeStart w:id="22"/>
      <w:r>
        <w:t xml:space="preserve">, </w:t>
      </w:r>
      <w:r w:rsidR="00AB4811">
        <w:t>Super Cooled Liquid (SCL)</w:t>
      </w:r>
      <w:r>
        <w:t>,</w:t>
      </w:r>
      <w:r w:rsidR="00E54DC7">
        <w:t xml:space="preserve"> </w:t>
      </w:r>
      <w:commentRangeEnd w:id="22"/>
      <w:r w:rsidR="00877FCF">
        <w:rPr>
          <w:rStyle w:val="CommentReference"/>
          <w:rFonts w:asciiTheme="minorHAnsi" w:eastAsiaTheme="minorEastAsia" w:hAnsiTheme="minorHAnsi" w:cstheme="minorBidi"/>
          <w:b w:val="0"/>
          <w:bCs w:val="0"/>
          <w:i w:val="0"/>
          <w:iCs w:val="0"/>
          <w:color w:val="auto"/>
        </w:rPr>
        <w:commentReference w:id="22"/>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755F5803"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5978C053" w14:textId="50E1FFC1" w:rsidR="00991219" w:rsidRDefault="00332087" w:rsidP="00C422C7">
      <w:r>
        <w:t xml:space="preserve">When th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04388F">
        <w:rPr>
          <w:noProof/>
        </w:rPr>
        <w:t>[2]</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 xml:space="preserve">rate of </w:t>
      </w:r>
      <w:commentRangeStart w:id="24"/>
      <w:r w:rsidR="0036769B">
        <w:t>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commentRangeEnd w:id="24"/>
      <w:r w:rsidR="00B36065">
        <w:rPr>
          <w:rStyle w:val="CommentReference"/>
        </w:rPr>
        <w:commentReference w:id="24"/>
      </w:r>
      <w:r w:rsidR="00690324">
        <w:t xml:space="preserve">. </w:t>
      </w:r>
      <w:r w:rsidR="00992051">
        <w:t>Note this is not</w:t>
      </w:r>
      <w:r w:rsidR="00690324">
        <w:t xml:space="preserve"> </w:t>
      </w:r>
      <w:r w:rsidR="00F530CB">
        <w:t xml:space="preserve">a </w:t>
      </w:r>
      <w:r w:rsidR="00690324">
        <w:t xml:space="preserve">phase </w:t>
      </w:r>
      <w:r w:rsidR="00F530CB">
        <w:t>change</w:t>
      </w:r>
      <w:r w:rsidR="00FC6E58">
        <w:t>, but</w:t>
      </w:r>
      <w:r w:rsidR="00F530CB">
        <w:t xml:space="preserve"> rather</w:t>
      </w:r>
      <w:r w:rsidR="00FC6E58">
        <w:t xml:space="preserve"> a</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04388F">
        <w:rPr>
          <w:noProof/>
        </w:rPr>
        <w:t>[2]</w:t>
      </w:r>
      <w:r w:rsidR="00025231">
        <w:fldChar w:fldCharType="end"/>
      </w:r>
      <w:r w:rsidR="00E57E84">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commentRangeStart w:id="25"/>
      <w:r w:rsidR="00991219">
        <w:t xml:space="preserve">see </w:t>
      </w:r>
      <w:r w:rsidR="00991219">
        <w:fldChar w:fldCharType="begin"/>
      </w:r>
      <w:r w:rsidR="00991219">
        <w:instrText xml:space="preserve"> REF _Ref392600528 \h </w:instrText>
      </w:r>
      <w:r w:rsidR="00991219">
        <w:fldChar w:fldCharType="separate"/>
      </w:r>
      <w:r w:rsidR="000527F6">
        <w:t xml:space="preserve">Figure </w:t>
      </w:r>
      <w:r w:rsidR="000527F6">
        <w:rPr>
          <w:noProof/>
        </w:rPr>
        <w:t>1</w:t>
      </w:r>
      <w:r w:rsidR="00991219">
        <w:fldChar w:fldCharType="end"/>
      </w:r>
      <w:commentRangeEnd w:id="25"/>
      <w:r w:rsidR="00A34B7C">
        <w:rPr>
          <w:rStyle w:val="CommentReference"/>
        </w:rPr>
        <w:commentReference w:id="25"/>
      </w:r>
      <w:r w:rsidR="00991219">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DF551D" w:rsidRPr="00DE271C" w:rsidRDefault="00DF551D">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DF551D" w:rsidRPr="00DE271C" w:rsidRDefault="00DF551D">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6" w:name="_Ref392600528"/>
      <w:bookmarkStart w:id="27" w:name="_Toc418692199"/>
      <w:r>
        <w:t xml:space="preserve">Figure </w:t>
      </w:r>
      <w:fldSimple w:instr=" SEQ Figure \* ARABIC ">
        <w:r w:rsidR="000527F6">
          <w:rPr>
            <w:noProof/>
          </w:rPr>
          <w:t>1</w:t>
        </w:r>
      </w:fldSimple>
      <w:bookmarkEnd w:id="26"/>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7"/>
      <w:r w:rsidR="00836FCA">
        <w:t xml:space="preserve"> </w:t>
      </w:r>
    </w:p>
    <w:p w14:paraId="5EE666A9" w14:textId="0DA7F255" w:rsidR="00AB4811" w:rsidRPr="00AB4811" w:rsidRDefault="00AB4811" w:rsidP="00C422C7">
      <w:pPr>
        <w:pStyle w:val="Heading4"/>
      </w:pPr>
      <w:bookmarkStart w:id="28" w:name="_Toc418692139"/>
      <w:r>
        <w:t>Glass Forming Ability (GFA)</w:t>
      </w:r>
      <w:r w:rsidR="00E45EB5">
        <w:t xml:space="preserve"> and Bulk Metallic Glasses (BMGs)</w:t>
      </w:r>
      <w:bookmarkEnd w:id="28"/>
    </w:p>
    <w:p w14:paraId="6BCBECA0" w14:textId="21F4288D"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4388F">
        <w:rPr>
          <w:noProof/>
        </w:rPr>
        <w:t>[3]</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4388F">
        <w:instrText xml:space="preserve"> ADDIN EN.CITE &lt;EndNote&gt;&lt;Cite AuthorYear="1"&gt;&lt;Author&gt;Klement&lt;/Author&gt;&lt;Year&gt;1960&lt;/Year&gt;&lt;RecNum&gt;100&lt;/RecNum&gt;&lt;DisplayText&gt;Klement, et al. [4]&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4388F">
        <w:rPr>
          <w:noProof/>
        </w:rPr>
        <w:t>Klement, et al. [4]</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4388F">
        <w:rPr>
          <w:noProof/>
        </w:rPr>
        <w:t>[3]</w:t>
      </w:r>
      <w:r w:rsidR="00BA09D5">
        <w:fldChar w:fldCharType="end"/>
      </w:r>
      <w:r w:rsidR="00BA09D5">
        <w:t>.</w:t>
      </w:r>
      <w:r w:rsidR="00AE2395">
        <w:t xml:space="preserve"> </w:t>
      </w:r>
    </w:p>
    <w:p w14:paraId="32CAE79B" w14:textId="39CEEAEC"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4388F">
        <w:instrText xml:space="preserve"> ADDIN EN.CITE &lt;EndNote&gt;&lt;Cite&gt;&lt;Author&gt;Inoue&lt;/Author&gt;&lt;Year&gt;2000&lt;/Year&gt;&lt;RecNum&gt;65&lt;/RecNum&gt;&lt;DisplayText&gt;[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4388F">
        <w:rPr>
          <w:noProof/>
        </w:rPr>
        <w:t>[5]</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537802">
        <w:fldChar w:fldCharType="separate"/>
      </w:r>
      <w:r w:rsidR="0004388F">
        <w:rPr>
          <w:noProof/>
        </w:rPr>
        <w:t>[5, 6]</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011B8E">
        <w:fldChar w:fldCharType="separate"/>
      </w:r>
      <w:r w:rsidR="0004388F">
        <w:rPr>
          <w:noProof/>
        </w:rPr>
        <w:t>[5, 6]</w:t>
      </w:r>
      <w:r w:rsidR="00011B8E">
        <w:fldChar w:fldCharType="end"/>
      </w:r>
      <w:r w:rsidR="00011B8E">
        <w:t xml:space="preserve">. </w:t>
      </w:r>
    </w:p>
    <w:p w14:paraId="052A7521" w14:textId="50DAB10B" w:rsidR="00ED0894" w:rsidRDefault="00011B8E" w:rsidP="00ED0894">
      <w:r>
        <w:t xml:space="preserve">From these </w:t>
      </w:r>
      <w:r w:rsidR="00773D90">
        <w:t>findings</w:t>
      </w:r>
      <w:r w:rsidR="00ED0894">
        <w:t xml:space="preserve"> </w:t>
      </w:r>
      <w:r w:rsidR="00ED0894">
        <w:fldChar w:fldCharType="begin"/>
      </w:r>
      <w:r w:rsidR="0004388F">
        <w:instrText xml:space="preserve"> ADDIN EN.CITE &lt;EndNote&gt;&lt;Cite AuthorYear="1"&gt;&lt;Author&gt;Inoue&lt;/Author&gt;&lt;Year&gt;2000&lt;/Year&gt;&lt;RecNum&gt;65&lt;/RecNum&gt;&lt;DisplayText&gt;Inoue [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4388F">
        <w:rPr>
          <w:noProof/>
        </w:rPr>
        <w:t>Inoue [5]</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lastRenderedPageBreak/>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20D8D5FA"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 </w:instrText>
      </w:r>
      <w:r w:rsidR="0004388F">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DATA </w:instrText>
      </w:r>
      <w:r w:rsidR="0004388F">
        <w:rPr>
          <w:rFonts w:eastAsia="Times New Roman"/>
        </w:rPr>
      </w:r>
      <w:r w:rsidR="0004388F">
        <w:rPr>
          <w:rFonts w:eastAsia="Times New Roman"/>
        </w:rPr>
        <w:fldChar w:fldCharType="end"/>
      </w:r>
      <w:r>
        <w:rPr>
          <w:rFonts w:eastAsia="Times New Roman"/>
        </w:rPr>
      </w:r>
      <w:r>
        <w:rPr>
          <w:rFonts w:eastAsia="Times New Roman"/>
        </w:rPr>
        <w:fldChar w:fldCharType="separate"/>
      </w:r>
      <w:r w:rsidR="0004388F">
        <w:rPr>
          <w:rFonts w:eastAsia="Times New Roman"/>
          <w:noProof/>
        </w:rPr>
        <w:t>[5, 7]</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5094E4CD" w:rsidR="00ED0894" w:rsidRDefault="003D384A" w:rsidP="003D384A">
      <w:pPr>
        <w:pStyle w:val="Caption"/>
      </w:pPr>
      <w:bookmarkStart w:id="30" w:name="_Ref392852145"/>
      <w:bookmarkStart w:id="31" w:name="_Toc418692200"/>
      <w:r>
        <w:t xml:space="preserve">Figure </w:t>
      </w:r>
      <w:fldSimple w:instr=" SEQ Figure \* ARABIC ">
        <w:r w:rsidR="000527F6">
          <w:rPr>
            <w:noProof/>
          </w:rPr>
          <w:t>2</w:t>
        </w:r>
      </w:fldSimple>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4388F">
        <w:instrText xml:space="preserve"> ADDIN EN.CITE &lt;EndNote&gt;&lt;Cite&gt;&lt;Author&gt;Trexler&lt;/Author&gt;&lt;Year&gt;2010&lt;/Year&gt;&lt;RecNum&gt;35&lt;/RecNum&gt;&lt;DisplayText&gt;[6]&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4388F">
        <w:rPr>
          <w:noProof/>
        </w:rPr>
        <w:t>[6]</w:t>
      </w:r>
      <w:r>
        <w:fldChar w:fldCharType="end"/>
      </w:r>
      <w:r>
        <w:t>.</w:t>
      </w:r>
      <w:bookmarkEnd w:id="31"/>
    </w:p>
    <w:p w14:paraId="6CFBB64C" w14:textId="583BD72B"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0527F6">
        <w:t xml:space="preserve">Figure </w:t>
      </w:r>
      <w:r w:rsidR="000527F6">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2" w:name="_Toc418692140"/>
      <w:r>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lastRenderedPageBreak/>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577E092E"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18692141"/>
      <w:r>
        <w:t>Thermoplastic Forming (TPF) Processing</w:t>
      </w:r>
      <w:bookmarkEnd w:id="34"/>
    </w:p>
    <w:p w14:paraId="6B77EC4E" w14:textId="7A31F47E"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4388F">
        <w:rPr>
          <w:noProof/>
        </w:rPr>
        <w:t>[7]</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376E4E0"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6DC6FB6E" w:rsidR="003D384A" w:rsidRDefault="003D384A" w:rsidP="003D384A">
      <w:pPr>
        <w:pStyle w:val="Caption"/>
      </w:pPr>
      <w:bookmarkStart w:id="35" w:name="_Ref392861448"/>
      <w:bookmarkStart w:id="36" w:name="_Toc418692201"/>
      <w:r>
        <w:t xml:space="preserve">Figure </w:t>
      </w:r>
      <w:fldSimple w:instr=" SEQ Figure \* ARABIC ">
        <w:r w:rsidR="000527F6">
          <w:rPr>
            <w:noProof/>
          </w:rPr>
          <w:t>3</w:t>
        </w:r>
      </w:fldSimple>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0527F6">
        <w:t xml:space="preserve">Figure </w:t>
      </w:r>
      <w:r w:rsidR="000527F6">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18692142"/>
      <w:r>
        <w:t>Thin Films</w:t>
      </w:r>
      <w:bookmarkEnd w:id="37"/>
    </w:p>
    <w:p w14:paraId="63F1D5C9" w14:textId="77777777" w:rsidR="00066A47" w:rsidRDefault="00066A47" w:rsidP="00066A47">
      <w:pPr>
        <w:pStyle w:val="Heading3"/>
      </w:pPr>
      <w:bookmarkStart w:id="38" w:name="_Toc418692143"/>
      <w:r>
        <w:t>Thin Film Properties</w:t>
      </w:r>
      <w:bookmarkEnd w:id="38"/>
    </w:p>
    <w:p w14:paraId="162E8D1A" w14:textId="3C45A75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4388F">
        <w:instrText xml:space="preserve"> ADDIN EN.CITE &lt;EndNote&gt;&lt;Cite&gt;&lt;Author&gt;Chu&lt;/Author&gt;&lt;Year&gt;2012&lt;/Year&gt;&lt;RecNum&gt;14&lt;/RecNum&gt;&lt;DisplayText&gt;[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4388F">
        <w:rPr>
          <w:noProof/>
        </w:rPr>
        <w:t>[8]</w:t>
      </w:r>
      <w:r w:rsidR="00D0741F">
        <w:fldChar w:fldCharType="end"/>
      </w:r>
      <w:r>
        <w:t xml:space="preserve">, wear residence </w:t>
      </w:r>
      <w:r>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 </w:instrText>
      </w:r>
      <w:r w:rsidR="0004388F">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DATA </w:instrText>
      </w:r>
      <w:r w:rsidR="0004388F">
        <w:fldChar w:fldCharType="end"/>
      </w:r>
      <w:r>
        <w:fldChar w:fldCharType="separate"/>
      </w:r>
      <w:r w:rsidR="0004388F">
        <w:rPr>
          <w:noProof/>
        </w:rPr>
        <w:t>[9, 10]</w:t>
      </w:r>
      <w:r>
        <w:fldChar w:fldCharType="end"/>
      </w:r>
      <w:r>
        <w:t xml:space="preserve">, fatigue properties </w:t>
      </w:r>
      <w:r>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 </w:instrText>
      </w:r>
      <w:r w:rsidR="0004388F">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DATA </w:instrText>
      </w:r>
      <w:r w:rsidR="0004388F">
        <w:fldChar w:fldCharType="end"/>
      </w:r>
      <w:r>
        <w:fldChar w:fldCharType="separate"/>
      </w:r>
      <w:r w:rsidR="0004388F">
        <w:rPr>
          <w:noProof/>
        </w:rPr>
        <w:t>[11, 12]</w:t>
      </w:r>
      <w:r>
        <w:fldChar w:fldCharType="end"/>
      </w:r>
      <w:r>
        <w:t xml:space="preserve">, corrosion residence </w:t>
      </w:r>
      <w:r>
        <w:fldChar w:fldCharType="begin"/>
      </w:r>
      <w:r w:rsidR="0004388F">
        <w:instrText xml:space="preserve"> ADDIN EN.CITE &lt;EndNote&gt;&lt;Cite&gt;&lt;Author&gt;Chu&lt;/Author&gt;&lt;Year&gt;2009&lt;/Year&gt;&lt;RecNum&gt;112&lt;/RecNum&gt;&lt;DisplayText&gt;[13]&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4388F">
        <w:rPr>
          <w:noProof/>
        </w:rPr>
        <w:t>[13]</w:t>
      </w:r>
      <w:r>
        <w:fldChar w:fldCharType="end"/>
      </w:r>
      <w:r>
        <w:t xml:space="preserve">, and surface finish </w:t>
      </w:r>
      <w:r>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 </w:instrText>
      </w:r>
      <w:r w:rsidR="0004388F">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DATA </w:instrText>
      </w:r>
      <w:r w:rsidR="0004388F">
        <w:fldChar w:fldCharType="end"/>
      </w:r>
      <w:r>
        <w:fldChar w:fldCharType="separate"/>
      </w:r>
      <w:r w:rsidR="0004388F">
        <w:rPr>
          <w:noProof/>
        </w:rPr>
        <w:t>[9, 11, 12, 14]</w:t>
      </w:r>
      <w:r>
        <w:fldChar w:fldCharType="end"/>
      </w:r>
      <w:r>
        <w:t xml:space="preserve">. </w:t>
      </w:r>
      <w:r w:rsidR="00692E9A" w:rsidRPr="00027645">
        <w:fldChar w:fldCharType="begin"/>
      </w:r>
      <w:r w:rsidR="0004388F">
        <w:instrText xml:space="preserve"> ADDIN EN.CITE &lt;EndNote&gt;&lt;Cite AuthorYear="1"&gt;&lt;Author&gt;Chu&lt;/Author&gt;&lt;Year&gt;2012&lt;/Year&gt;&lt;RecNum&gt;14&lt;/RecNum&gt;&lt;DisplayText&gt;Chu, et al. [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4388F">
        <w:rPr>
          <w:noProof/>
        </w:rPr>
        <w:t>Chu, et al. [8]</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18692144"/>
      <w:r>
        <w:lastRenderedPageBreak/>
        <w:t xml:space="preserve">Production via </w:t>
      </w:r>
      <w:r w:rsidR="009B2AB7">
        <w:t>Deposition</w:t>
      </w:r>
      <w:bookmarkEnd w:id="40"/>
      <w:bookmarkEnd w:id="41"/>
      <w:bookmarkEnd w:id="42"/>
      <w:bookmarkEnd w:id="43"/>
      <w:bookmarkEnd w:id="44"/>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7B85A3C5" w:rsidR="00106E8C" w:rsidRDefault="0022576F" w:rsidP="00F5052B">
      <w:r>
        <w:t>This</w:t>
      </w:r>
      <w:r w:rsidR="005D263F">
        <w:t xml:space="preserve"> VD </w:t>
      </w:r>
      <w:r w:rsidR="00D065AA">
        <w:t>manufacturing route has</w:t>
      </w:r>
      <w:r w:rsidR="009D1F81">
        <w:t xml:space="preserve"> a significant advantage over traditional BMG </w:t>
      </w:r>
      <w:r w:rsidR="00D065AA">
        <w:t>liquid casting</w:t>
      </w:r>
      <w:r w:rsidR="009D1F81">
        <w:t xml:space="preserve"> operations </w:t>
      </w:r>
      <w:r>
        <w:t>in that</w:t>
      </w:r>
      <w:r w:rsidR="00D065AA">
        <w:t xml:space="preserve"> the</w:t>
      </w:r>
      <w:r w:rsidR="009D1F81">
        <w:t xml:space="preserve"> composition window is much wider. </w:t>
      </w:r>
      <w:r w:rsidR="00106E8C" w:rsidRPr="00E70608">
        <w:t>This is</w:t>
      </w:r>
      <w:r w:rsidR="0069336B" w:rsidRPr="00E70608">
        <w:t xml:space="preserve"> </w:t>
      </w:r>
      <w:r w:rsidR="00C16651">
        <w:t xml:space="preserve">because </w:t>
      </w:r>
      <w:r w:rsidR="00106E8C" w:rsidRPr="00E70608">
        <w:t xml:space="preserve">the rapid quench </w:t>
      </w:r>
      <w:r w:rsidR="009D1F81" w:rsidRPr="00E70608">
        <w:t>available</w:t>
      </w:r>
      <w:r w:rsidR="00106E8C" w:rsidRPr="00E70608">
        <w:t xml:space="preserve"> </w:t>
      </w:r>
      <w:r w:rsidR="00C16651">
        <w:t>from</w:t>
      </w:r>
      <w:r w:rsidR="00106E8C" w:rsidRPr="00E70608">
        <w:t xml:space="preserve"> </w:t>
      </w:r>
      <w:r w:rsidR="00C16651">
        <w:t>the</w:t>
      </w:r>
      <w:r w:rsidR="00106E8C" w:rsidRPr="00E70608">
        <w:t xml:space="preserve"> vapour-to-solid </w:t>
      </w:r>
      <w:r w:rsidR="00C16651">
        <w:t>state</w:t>
      </w:r>
      <w:r w:rsidR="00106E8C" w:rsidRPr="00E70608">
        <w:t xml:space="preserve"> </w:t>
      </w:r>
      <w:r w:rsidR="00C16651">
        <w:t>is</w:t>
      </w:r>
      <w:r w:rsidR="00106E8C" w:rsidRPr="00E70608">
        <w:t xml:space="preserve"> much farther from equilibrium than the liquid-to-solid </w:t>
      </w:r>
      <w:r w:rsidR="00C16651">
        <w:t>state</w:t>
      </w:r>
      <w:r w:rsidR="00106E8C" w:rsidRPr="00E70608">
        <w:t xml:space="preserve"> utilised in </w:t>
      </w:r>
      <w:r w:rsidR="009D1F81" w:rsidRPr="00E70608">
        <w:t xml:space="preserve">BMG </w:t>
      </w:r>
      <w:r w:rsidR="00106E8C" w:rsidRPr="00E70608">
        <w:t>casting processes</w:t>
      </w:r>
      <w:r w:rsidR="00106E8C">
        <w:t xml:space="preserve"> </w:t>
      </w:r>
      <w:r w:rsidR="00106E8C">
        <w:fldChar w:fldCharType="begin"/>
      </w:r>
      <w:r w:rsidR="003703E9">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3703E9">
        <w:rPr>
          <w:noProof/>
        </w:rPr>
        <w:t>[15]</w:t>
      </w:r>
      <w:r w:rsidR="00106E8C">
        <w:fldChar w:fldCharType="end"/>
      </w:r>
      <w:r w:rsidR="00106E8C">
        <w:t xml:space="preserve">. </w:t>
      </w:r>
    </w:p>
    <w:p w14:paraId="5CDEC976" w14:textId="77777777" w:rsidR="009B2AB7" w:rsidRDefault="009B2AB7" w:rsidP="00F5052B">
      <w:pPr>
        <w:pStyle w:val="Heading4"/>
      </w:pPr>
      <w:bookmarkStart w:id="45" w:name="_Toc418692145"/>
      <w:r>
        <w:t>Pulsed Laser Deposition (PLD)</w:t>
      </w:r>
      <w:bookmarkEnd w:id="45"/>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0527F6">
        <w:t xml:space="preserve">Figure </w:t>
      </w:r>
      <w:r w:rsidR="000527F6">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728FF00E" w:rsidR="009B2AB7" w:rsidRPr="00120239" w:rsidRDefault="009B2AB7" w:rsidP="00F5052B">
      <w:pPr>
        <w:pStyle w:val="Caption"/>
        <w:rPr>
          <w:rFonts w:eastAsia="Times New Roman"/>
          <w:lang w:eastAsia="en-AU"/>
        </w:rPr>
      </w:pPr>
      <w:bookmarkStart w:id="46" w:name="_Ref389573118"/>
      <w:bookmarkStart w:id="47" w:name="_Toc418692202"/>
      <w:r>
        <w:t xml:space="preserve">Figure </w:t>
      </w:r>
      <w:fldSimple w:instr=" SEQ Figure \* ARABIC ">
        <w:r w:rsidR="000527F6">
          <w:rPr>
            <w:noProof/>
          </w:rPr>
          <w:t>4</w:t>
        </w:r>
      </w:fldSimple>
      <w:bookmarkEnd w:id="46"/>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3703E9">
        <w:instrText xml:space="preserve"> ADDIN EN.CITE &lt;EndNote&gt;&lt;Cite&gt;&lt;Author&gt;Krebs&lt;/Author&gt;&lt;Year&gt;1993&lt;/Year&gt;&lt;RecNum&gt;66&lt;/RecNum&gt;&lt;DisplayText&gt;[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3703E9">
        <w:rPr>
          <w:noProof/>
        </w:rPr>
        <w:t>[16]</w:t>
      </w:r>
      <w:r>
        <w:fldChar w:fldCharType="end"/>
      </w:r>
      <w:r>
        <w:t>.</w:t>
      </w:r>
      <w:bookmarkEnd w:id="47"/>
    </w:p>
    <w:p w14:paraId="49EB6E4D" w14:textId="37003171" w:rsidR="00F97F56" w:rsidRDefault="00F97F56" w:rsidP="00F97F56">
      <w:pPr>
        <w:pStyle w:val="Heading5"/>
        <w:rPr>
          <w:rFonts w:eastAsia="Times New Roman"/>
          <w:lang w:eastAsia="en-AU"/>
        </w:rPr>
      </w:pPr>
      <w:bookmarkStart w:id="48" w:name="_Toc418692146"/>
      <w:r>
        <w:rPr>
          <w:rFonts w:eastAsia="Times New Roman"/>
          <w:lang w:eastAsia="en-AU"/>
        </w:rPr>
        <w:t>PLD Advantages</w:t>
      </w:r>
      <w:bookmarkEnd w:id="48"/>
    </w:p>
    <w:p w14:paraId="1D87D9C9" w14:textId="4B10D59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3703E9">
        <w:rPr>
          <w:rFonts w:eastAsia="Times New Roman"/>
          <w:lang w:eastAsia="en-AU"/>
        </w:rPr>
        <w:instrText xml:space="preserve"> ADDIN EN.CITE &lt;EndNote&gt;&lt;Cite&gt;&lt;Author&gt;Dijkkamp&lt;/Author&gt;&lt;Year&gt;1987&lt;/Year&gt;&lt;RecNum&gt;94&lt;/RecNum&gt;&lt;DisplayText&gt;[17, 18]&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3703E9">
        <w:rPr>
          <w:rFonts w:eastAsia="Times New Roman"/>
          <w:noProof/>
          <w:lang w:eastAsia="en-AU"/>
        </w:rPr>
        <w:t>[17, 18]</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49" w:name="_Toc418692147"/>
      <w:r>
        <w:rPr>
          <w:rFonts w:eastAsia="Times New Roman"/>
          <w:lang w:eastAsia="en-AU"/>
        </w:rPr>
        <w:t>PLD Challenges</w:t>
      </w:r>
      <w:bookmarkEnd w:id="49"/>
    </w:p>
    <w:p w14:paraId="482BCCA2" w14:textId="6F061AAD"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3703E9">
        <w:rPr>
          <w:rFonts w:eastAsia="Times New Roman"/>
          <w:noProof/>
          <w:lang w:eastAsia="en-AU"/>
        </w:rPr>
        <w:t>Cao [19]</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0527F6">
        <w:t xml:space="preserve">Figure </w:t>
      </w:r>
      <w:r w:rsidR="000527F6">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57356372" w:rsidR="009B2AB7" w:rsidRPr="000A37BE" w:rsidRDefault="009B2AB7" w:rsidP="00F5052B">
      <w:pPr>
        <w:pStyle w:val="Caption"/>
        <w:rPr>
          <w:rFonts w:ascii="Calibri" w:eastAsia="Times New Roman" w:hAnsi="Calibri" w:cs="Times New Roman"/>
          <w:color w:val="000000"/>
          <w:lang w:eastAsia="en-AU"/>
        </w:rPr>
      </w:pPr>
      <w:bookmarkStart w:id="50" w:name="_Ref389554898"/>
      <w:bookmarkStart w:id="51" w:name="_Toc418692203"/>
      <w:r>
        <w:t xml:space="preserve">Figure </w:t>
      </w:r>
      <w:fldSimple w:instr=" SEQ Figure \* ARABIC ">
        <w:r w:rsidR="000527F6">
          <w:rPr>
            <w:noProof/>
          </w:rPr>
          <w:t>5</w:t>
        </w:r>
      </w:fldSimple>
      <w:bookmarkEnd w:id="50"/>
      <w:r>
        <w:t>: Amorphous target XRD scan before (black curve) and after (red curve) PLD showing the shift from characteristic amorphous structure to crystalline</w:t>
      </w:r>
      <w:r w:rsidR="001563C2">
        <w:t>. Reproduced from</w:t>
      </w:r>
      <w:r>
        <w:t xml:space="preserve"> </w:t>
      </w:r>
      <w:r>
        <w:fldChar w:fldCharType="begin"/>
      </w:r>
      <w:r w:rsidR="003703E9">
        <w:instrText xml:space="preserve"> ADDIN EN.CITE &lt;EndNote&gt;&lt;Cite&gt;&lt;Author&gt;Cao&lt;/Author&gt;&lt;Year&gt;2013&lt;/Year&gt;&lt;RecNum&gt;54&lt;/RecNum&gt;&lt;DisplayText&gt;[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19]</w:t>
      </w:r>
      <w:r>
        <w:fldChar w:fldCharType="end"/>
      </w:r>
      <w:r>
        <w:t>.</w:t>
      </w:r>
      <w:bookmarkEnd w:id="51"/>
    </w:p>
    <w:p w14:paraId="4BCF0AB9" w14:textId="6867F5C4"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Krebs&lt;/Author&gt;&lt;Year&gt;1993&lt;/Year&gt;&lt;RecNum&gt;66&lt;/RecNum&gt;&lt;DisplayText&gt;Krebs and Bremert [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3703E9">
        <w:rPr>
          <w:rFonts w:eastAsia="Times New Roman"/>
          <w:noProof/>
          <w:lang w:eastAsia="en-AU"/>
        </w:rPr>
        <w:t>Krebs and Bremert [16]</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3703E9">
        <w:rPr>
          <w:rFonts w:eastAsia="Times New Roman"/>
          <w:noProof/>
          <w:lang w:eastAsia="en-AU"/>
        </w:rPr>
        <w:t>Cao [19]</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2" w:name="_Toc418692148"/>
      <w:r>
        <w:t>Sputtering Deposition</w:t>
      </w:r>
      <w:bookmarkEnd w:id="52"/>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3" w:name="_Toc418692149"/>
      <w:r w:rsidRPr="00120239">
        <w:rPr>
          <w:rFonts w:eastAsia="Times New Roman"/>
          <w:lang w:eastAsia="en-AU"/>
        </w:rPr>
        <w:t xml:space="preserve">Direct Current (DC) </w:t>
      </w:r>
      <w:commentRangeStart w:id="54"/>
      <w:r w:rsidRPr="00120239">
        <w:rPr>
          <w:rFonts w:eastAsia="Times New Roman"/>
          <w:lang w:eastAsia="en-AU"/>
        </w:rPr>
        <w:t>Sputtering</w:t>
      </w:r>
      <w:commentRangeEnd w:id="54"/>
      <w:r w:rsidR="00070001">
        <w:rPr>
          <w:rStyle w:val="CommentReference"/>
          <w:rFonts w:asciiTheme="minorHAnsi" w:eastAsiaTheme="minorEastAsia" w:hAnsiTheme="minorHAnsi" w:cstheme="minorBidi"/>
          <w:color w:val="auto"/>
        </w:rPr>
        <w:commentReference w:id="54"/>
      </w:r>
      <w:bookmarkEnd w:id="53"/>
    </w:p>
    <w:p w14:paraId="47D1E0C4" w14:textId="06BC8362"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5"/>
      <w:r>
        <w:rPr>
          <w:rFonts w:eastAsia="Times New Roman"/>
          <w:lang w:eastAsia="en-AU"/>
        </w:rPr>
        <w:t>ionises the low pressure inert working gas</w:t>
      </w:r>
      <w:commentRangeEnd w:id="55"/>
      <w:r w:rsidR="00773D11">
        <w:rPr>
          <w:rStyle w:val="CommentReference"/>
        </w:rPr>
        <w:commentReference w:id="55"/>
      </w:r>
      <w:r>
        <w:rPr>
          <w:rFonts w:eastAsia="Times New Roman"/>
          <w:lang w:eastAsia="en-AU"/>
        </w:rPr>
        <w:t>, generally Argon, into a plasma</w:t>
      </w:r>
      <w:r w:rsidR="00C81D9E">
        <w:rPr>
          <w:rFonts w:eastAsia="Times New Roman"/>
          <w:lang w:eastAsia="en-AU"/>
        </w:rPr>
        <w:t>,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are deposited as the coating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0527F6">
        <w:t xml:space="preserve">Figure </w:t>
      </w:r>
      <w:r w:rsidR="000527F6">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196BBB0F" w:rsidR="009B2AB7" w:rsidRDefault="009B2AB7" w:rsidP="00F5052B">
      <w:pPr>
        <w:pStyle w:val="Caption"/>
        <w:rPr>
          <w:rFonts w:eastAsia="Times New Roman"/>
          <w:lang w:eastAsia="en-AU"/>
        </w:rPr>
      </w:pPr>
      <w:bookmarkStart w:id="56" w:name="_Ref390874095"/>
      <w:bookmarkStart w:id="57" w:name="_Toc418692204"/>
      <w:r>
        <w:t xml:space="preserve">Figure </w:t>
      </w:r>
      <w:fldSimple w:instr=" SEQ Figure \* ARABIC ">
        <w:r w:rsidR="000527F6">
          <w:rPr>
            <w:noProof/>
          </w:rPr>
          <w:t>6</w:t>
        </w:r>
      </w:fldSimple>
      <w:bookmarkEnd w:id="56"/>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 xml:space="preserve">“M” atoms are hurled in all directions with some being deposited on the positive substrate. </w:t>
      </w:r>
      <w:r w:rsidR="00EB3623">
        <w:t>Modified</w:t>
      </w:r>
      <w:r>
        <w:t xml:space="preserve"> from </w:t>
      </w:r>
      <w:r>
        <w:fldChar w:fldCharType="begin"/>
      </w:r>
      <w:r w:rsidR="003703E9">
        <w:instrText xml:space="preserve"> ADDIN EN.CITE &lt;EndNote&gt;&lt;Cite&gt;&lt;Author&gt;Brown&lt;/Author&gt;&lt;Year&gt;2014&lt;/Year&gt;&lt;RecNum&gt;72&lt;/RecNum&gt;&lt;DisplayText&gt;[20]&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3703E9">
        <w:rPr>
          <w:noProof/>
        </w:rPr>
        <w:t>[20]</w:t>
      </w:r>
      <w:r>
        <w:fldChar w:fldCharType="end"/>
      </w:r>
      <w:r>
        <w:t>.</w:t>
      </w:r>
      <w:bookmarkEnd w:id="57"/>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8" w:name="_Toc418692150"/>
      <w:r w:rsidRPr="00120239">
        <w:rPr>
          <w:rFonts w:eastAsia="Times New Roman"/>
          <w:lang w:eastAsia="en-AU"/>
        </w:rPr>
        <w:t>Magnetron Sputtering</w:t>
      </w:r>
      <w:bookmarkEnd w:id="58"/>
    </w:p>
    <w:p w14:paraId="17373585" w14:textId="5278CB56"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This trap also increases the total volume of plasma cations via trapped free electrons colliding with the neutral working gas and ionising it</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59"/>
      <w:r w:rsidR="000F76B1">
        <w:t xml:space="preserve">lower </w:t>
      </w:r>
      <w:r w:rsidR="001A6E9F">
        <w:t>working pressures</w:t>
      </w:r>
      <w:commentRangeEnd w:id="59"/>
      <w:r w:rsidR="00696581">
        <w:rPr>
          <w:rStyle w:val="CommentReference"/>
        </w:rPr>
        <w:commentReference w:id="59"/>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0" w:name="_Toc418692151"/>
      <w:r>
        <w:rPr>
          <w:rFonts w:eastAsia="Times New Roman"/>
          <w:lang w:eastAsia="en-AU"/>
        </w:rPr>
        <w:t xml:space="preserve">Sputtering </w:t>
      </w:r>
      <w:r w:rsidR="00BB380C">
        <w:rPr>
          <w:rFonts w:eastAsia="Times New Roman"/>
          <w:lang w:eastAsia="en-AU"/>
        </w:rPr>
        <w:t>Advantages</w:t>
      </w:r>
      <w:bookmarkEnd w:id="60"/>
    </w:p>
    <w:p w14:paraId="3C0CE69D" w14:textId="3D8A1AE5"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1"/>
      <w:r w:rsidRPr="00DF1FE4">
        <w:rPr>
          <w:rFonts w:eastAsia="Times New Roman"/>
          <w:lang w:eastAsia="en-AU"/>
        </w:rPr>
        <w:fldChar w:fldCharType="begin"/>
      </w:r>
      <w:r w:rsidR="003703E9">
        <w:rPr>
          <w:rFonts w:eastAsia="Times New Roman"/>
          <w:lang w:eastAsia="en-AU"/>
        </w:rPr>
        <w:instrText xml:space="preserve"> ADDIN EN.CITE &lt;EndNote&gt;&lt;Cite&gt;&lt;Author&gt;Liu&lt;/Author&gt;&lt;Year&gt;2012&lt;/Year&gt;&lt;RecNum&gt;16&lt;/RecNum&gt;&lt;DisplayText&gt;[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3703E9">
        <w:rPr>
          <w:rFonts w:eastAsia="Times New Roman"/>
          <w:noProof/>
          <w:lang w:eastAsia="en-AU"/>
        </w:rPr>
        <w:t>[21]</w:t>
      </w:r>
      <w:r w:rsidRPr="00DF1FE4">
        <w:rPr>
          <w:rFonts w:eastAsia="Times New Roman"/>
          <w:lang w:eastAsia="en-AU"/>
        </w:rPr>
        <w:fldChar w:fldCharType="end"/>
      </w:r>
      <w:commentRangeEnd w:id="61"/>
      <w:r w:rsidR="00061612">
        <w:rPr>
          <w:rStyle w:val="CommentReference"/>
        </w:rPr>
        <w:commentReference w:id="61"/>
      </w:r>
      <w:r w:rsidRPr="00DF1FE4">
        <w:rPr>
          <w:rFonts w:eastAsia="Times New Roman"/>
          <w:lang w:eastAsia="en-AU"/>
        </w:rPr>
        <w:t>.</w:t>
      </w:r>
      <w:r w:rsidRPr="00DF1FE4">
        <w:t xml:space="preserve"> Instead</w:t>
      </w:r>
      <w:r w:rsidRPr="0007513C">
        <w:t xml:space="preserve">, as shown by </w:t>
      </w:r>
      <w:r w:rsidRPr="0007513C">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3703E9">
        <w:rPr>
          <w:noProof/>
        </w:rPr>
        <w:t>Liu, et al. [21]</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3B3BF134"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3703E9">
        <w:rPr>
          <w:rFonts w:eastAsia="Times New Roman"/>
          <w:noProof/>
          <w:lang w:eastAsia="en-AU"/>
        </w:rPr>
        <w:t>[19,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3703E9">
        <w:rPr>
          <w:rFonts w:eastAsia="Times New Roman"/>
          <w:noProof/>
          <w:lang w:eastAsia="en-AU"/>
        </w:rPr>
        <w:t>Liu, et al. [21]</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2" w:name="_Toc418692152"/>
      <w:r>
        <w:rPr>
          <w:rFonts w:eastAsia="Times New Roman"/>
          <w:lang w:eastAsia="en-AU"/>
        </w:rPr>
        <w:lastRenderedPageBreak/>
        <w:t xml:space="preserve">Sputtering </w:t>
      </w:r>
      <w:r w:rsidR="00BB380C">
        <w:rPr>
          <w:rFonts w:eastAsia="Times New Roman"/>
          <w:lang w:eastAsia="en-AU"/>
        </w:rPr>
        <w:t>Challenges</w:t>
      </w:r>
      <w:bookmarkEnd w:id="62"/>
    </w:p>
    <w:p w14:paraId="2EF3A6A0" w14:textId="745A48F2"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Pr>
          <w:rFonts w:eastAsia="Times New Roman"/>
          <w:lang w:eastAsia="en-AU"/>
        </w:rPr>
      </w:r>
      <w:r>
        <w:rPr>
          <w:rFonts w:eastAsia="Times New Roman"/>
          <w:lang w:eastAsia="en-AU"/>
        </w:rPr>
        <w:fldChar w:fldCharType="separate"/>
      </w:r>
      <w:r w:rsidR="003703E9">
        <w:rPr>
          <w:rFonts w:eastAsia="Times New Roman"/>
          <w:noProof/>
          <w:lang w:eastAsia="en-AU"/>
        </w:rPr>
        <w:t>[19, 21, 22]</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3"/>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3703E9">
        <w:rPr>
          <w:rFonts w:eastAsia="Times New Roman"/>
          <w:noProof/>
          <w:lang w:eastAsia="en-AU"/>
        </w:rPr>
        <w:t>[23-25]</w:t>
      </w:r>
      <w:r w:rsidR="00E247A8">
        <w:rPr>
          <w:rFonts w:eastAsia="Times New Roman"/>
          <w:lang w:eastAsia="en-AU"/>
        </w:rPr>
        <w:fldChar w:fldCharType="end"/>
      </w:r>
      <w:commentRangeEnd w:id="63"/>
      <w:r w:rsidR="007C119D">
        <w:rPr>
          <w:rStyle w:val="CommentReference"/>
        </w:rPr>
        <w:commentReference w:id="63"/>
      </w:r>
      <w:r>
        <w:rPr>
          <w:rFonts w:eastAsia="Times New Roman"/>
          <w:lang w:eastAsia="en-AU"/>
        </w:rPr>
        <w:t xml:space="preserve">, but as shown b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4" w:name="_Toc418692153"/>
      <w:r>
        <w:t>Preferred PVD Methods</w:t>
      </w:r>
      <w:bookmarkEnd w:id="64"/>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5" w:name="_Toc386545848"/>
      <w:bookmarkStart w:id="66" w:name="_Ref392575118"/>
      <w:bookmarkStart w:id="67" w:name="_Ref392575122"/>
      <w:bookmarkStart w:id="68" w:name="_Toc418692154"/>
      <w:commentRangeStart w:id="69"/>
      <w:r>
        <w:t>Ultrastable G</w:t>
      </w:r>
      <w:r w:rsidR="009B2AB7">
        <w:t>las</w:t>
      </w:r>
      <w:r>
        <w:t>s</w:t>
      </w:r>
      <w:bookmarkEnd w:id="65"/>
      <w:r w:rsidR="00A92FAA">
        <w:t xml:space="preserve"> (US</w:t>
      </w:r>
      <w:r w:rsidR="00456FD4">
        <w:t>G)</w:t>
      </w:r>
      <w:bookmarkEnd w:id="66"/>
      <w:bookmarkEnd w:id="67"/>
      <w:commentRangeEnd w:id="69"/>
      <w:r w:rsidR="005B130E">
        <w:rPr>
          <w:rStyle w:val="CommentReference"/>
          <w:rFonts w:asciiTheme="minorHAnsi" w:eastAsiaTheme="minorEastAsia" w:hAnsiTheme="minorHAnsi" w:cstheme="minorBidi"/>
          <w:b w:val="0"/>
          <w:bCs w:val="0"/>
          <w:smallCaps w:val="0"/>
          <w:color w:val="auto"/>
        </w:rPr>
        <w:commentReference w:id="69"/>
      </w:r>
      <w:bookmarkEnd w:id="68"/>
    </w:p>
    <w:p w14:paraId="59928A5B" w14:textId="3199738C" w:rsidR="00905DB2" w:rsidRDefault="00CA3086" w:rsidP="007B5A5E">
      <w:commentRangeStart w:id="70"/>
      <w:r>
        <w:t>Ultrastable glasses</w:t>
      </w:r>
      <w:r w:rsidR="009E1CE0">
        <w:t xml:space="preserve"> (U</w:t>
      </w:r>
      <w:r w:rsidR="00EA6AFA">
        <w:t>S</w:t>
      </w:r>
      <w:r w:rsidR="009E1CE0">
        <w:t>Gs)</w:t>
      </w:r>
      <w:r>
        <w:t xml:space="preserve"> </w:t>
      </w:r>
      <w:commentRangeEnd w:id="70"/>
      <w:r w:rsidR="00D96B59">
        <w:rPr>
          <w:rStyle w:val="CommentReference"/>
        </w:rPr>
        <w:commentReference w:id="70"/>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1"/>
      <w:commentRangeStart w:id="72"/>
      <w:r w:rsidR="001D18C7">
        <w:t>high</w:t>
      </w:r>
      <w:r w:rsidR="00FD468F">
        <w:t xml:space="preserve"> density</w:t>
      </w:r>
      <w:commentRangeEnd w:id="71"/>
      <w:r w:rsidR="002D43EC">
        <w:rPr>
          <w:rStyle w:val="CommentReference"/>
        </w:rPr>
        <w:commentReference w:id="71"/>
      </w:r>
      <w:r w:rsidR="009A4BC8">
        <w:t xml:space="preserve">, </w:t>
      </w:r>
      <w:r w:rsidR="001D18C7">
        <w:t xml:space="preserve">high </w:t>
      </w:r>
      <w:r w:rsidR="006C2035">
        <w:t xml:space="preserve">elastic </w:t>
      </w:r>
      <w:r w:rsidR="00FD468F">
        <w:t>modulus</w:t>
      </w:r>
      <w:commentRangeEnd w:id="72"/>
      <w:r w:rsidR="007705F6">
        <w:rPr>
          <w:rStyle w:val="CommentReference"/>
        </w:rPr>
        <w:commentReference w:id="72"/>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3703E9">
        <w:instrText xml:space="preserve"> ADDIN EN.CITE &lt;EndNote&gt;&lt;Cite&gt;&lt;Author&gt;Swallen&lt;/Author&gt;&lt;Year&gt;2007&lt;/Year&gt;&lt;RecNum&gt;32&lt;/RecNum&gt;&lt;DisplayText&gt;[26,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3703E9">
        <w:rPr>
          <w:noProof/>
        </w:rPr>
        <w:t>[26, 27]</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3" w:name="_Toc418692155"/>
      <w:r>
        <w:t xml:space="preserve">Ultrastable Metallic Glass (SMG) General </w:t>
      </w:r>
      <w:r w:rsidR="007B400D">
        <w:t xml:space="preserve">Properties, Development, and </w:t>
      </w:r>
      <w:r>
        <w:t>Production</w:t>
      </w:r>
      <w:bookmarkEnd w:id="73"/>
    </w:p>
    <w:p w14:paraId="4C833761" w14:textId="56812F01"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4388F">
        <w:rPr>
          <w:noProof/>
        </w:rPr>
        <w:t>Aji, et al. [3]</w:t>
      </w:r>
      <w:r w:rsidR="00AD5060">
        <w:fldChar w:fldCharType="end"/>
      </w:r>
      <w:r>
        <w:t xml:space="preserve"> </w:t>
      </w:r>
      <w:r w:rsidR="00DB5B01">
        <w:t xml:space="preserve">whom produced materials with 30% gains in elastic modulus and hardness.  </w:t>
      </w:r>
    </w:p>
    <w:p w14:paraId="7FED47A8" w14:textId="0A858F73"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fldChar w:fldCharType="separate"/>
      </w:r>
      <w:r w:rsidR="0004388F">
        <w:rPr>
          <w:noProof/>
        </w:rPr>
        <w:t>[3, 28, 29]</w:t>
      </w:r>
      <w:r>
        <w:fldChar w:fldCharType="end"/>
      </w:r>
      <w:r>
        <w:t xml:space="preserve">. Part of the reason for this is it unclear if the more simple atomic structures of metallic alloys, relativity to molecular and polymer glasses, are suitable to form US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w:t>
      </w:r>
      <w:r w:rsidR="00461F9F">
        <w:t>Nevertheless</w:t>
      </w:r>
      <w:r>
        <w:t xml:space="preserve"> the work of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00C97920">
        <w:t xml:space="preserve">, </w:t>
      </w:r>
      <w:r w:rsidR="00C9792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4388F">
        <w:rPr>
          <w:noProof/>
        </w:rPr>
        <w:t>Aji, et al. [3]</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355A1047"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4"/>
      <w:r w:rsidR="00F27749">
        <w:fldChar w:fldCharType="begin">
          <w:fldData xml:space="preserve">PEVuZE5vdGU+PENpdGU+PEF1dGhvcj5ZdTwvQXV0aG9yPjxZZWFyPjIwMTM8L1llYXI+PFJlY051
bT4xNzwvUmVjTnVtPjxEaXNwbGF5VGV4dD5bMywgMjgtMzB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xDaXRlPjxBdXRob3I+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</w:fldData>
        </w:fldChar>
      </w:r>
      <w:r w:rsidR="007157AC">
        <w:instrText xml:space="preserve"> ADDIN EN.CITE </w:instrText>
      </w:r>
      <w:r w:rsidR="007157AC">
        <w:fldChar w:fldCharType="begin">
          <w:fldData xml:space="preserve">PEVuZE5vdGU+PENpdGU+PEF1dGhvcj5ZdTwvQXV0aG9yPjxZZWFyPjIwMTM8L1llYXI+PFJlY051
bT4xNzwvUmVjTnVtPjxEaXNwbGF5VGV4dD5bMywgMjgtMzB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xDaXRlPjxBdXRob3I+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</w:fldData>
        </w:fldChar>
      </w:r>
      <w:r w:rsidR="007157AC">
        <w:instrText xml:space="preserve"> ADDIN EN.CITE.DATA </w:instrText>
      </w:r>
      <w:r w:rsidR="007157AC">
        <w:fldChar w:fldCharType="end"/>
      </w:r>
      <w:r w:rsidR="00F27749">
        <w:fldChar w:fldCharType="separate"/>
      </w:r>
      <w:r w:rsidR="007157AC">
        <w:rPr>
          <w:noProof/>
        </w:rPr>
        <w:t>[3, 28-30]</w:t>
      </w:r>
      <w:r w:rsidR="00F27749">
        <w:fldChar w:fldCharType="end"/>
      </w:r>
      <w:commentRangeEnd w:id="74"/>
      <w:r w:rsidR="00F472F5">
        <w:rPr>
          <w:rStyle w:val="CommentReference"/>
        </w:rPr>
        <w:commentReference w:id="74"/>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 </w:instrText>
      </w:r>
      <w:r w:rsidR="0004388F">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DATA </w:instrText>
      </w:r>
      <w:r w:rsidR="0004388F">
        <w:fldChar w:fldCharType="end"/>
      </w:r>
      <w:r w:rsidR="001D386E">
        <w:fldChar w:fldCharType="separate"/>
      </w:r>
      <w:r w:rsidR="0004388F">
        <w:rPr>
          <w:noProof/>
        </w:rPr>
        <w:t>[3, 26, 29]</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3703E9">
        <w:rPr>
          <w:noProof/>
        </w:rPr>
        <w:t>[28]</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2LTI4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7157AC">
        <w:instrText xml:space="preserve"> ADDIN EN.CITE </w:instrText>
      </w:r>
      <w:r w:rsidR="007157AC">
        <w:fldChar w:fldCharType="begin">
          <w:fldData xml:space="preserve">PEVuZE5vdGU+PENpdGU+PEF1dGhvcj5EYXdzb248L0F1dGhvcj48WWVhcj4yMDExPC9ZZWFyPjxS
ZWNOdW0+ODc8L1JlY051bT48RGlzcGxheVRleHQ+WzI2LTI4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7157AC">
        <w:instrText xml:space="preserve"> ADDIN EN.CITE.DATA </w:instrText>
      </w:r>
      <w:r w:rsidR="007157AC">
        <w:fldChar w:fldCharType="end"/>
      </w:r>
      <w:r w:rsidR="00E02540">
        <w:fldChar w:fldCharType="separate"/>
      </w:r>
      <w:r w:rsidR="007157AC">
        <w:rPr>
          <w:noProof/>
        </w:rPr>
        <w:t>[26-28, 31, 32]</w:t>
      </w:r>
      <w:r w:rsidR="00E02540">
        <w:fldChar w:fldCharType="end"/>
      </w:r>
      <w:r w:rsidR="00E02540">
        <w:t xml:space="preserve">. </w:t>
      </w:r>
      <w:r w:rsidR="00C033DF">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3703E9">
        <w:rPr>
          <w:noProof/>
        </w:rPr>
        <w:t>Yu, et al. [28]</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5"/>
      <w:r w:rsidR="00825141">
        <w:t>atoms</w:t>
      </w:r>
      <w:commentRangeEnd w:id="75"/>
      <w:r w:rsidR="00D53AC4">
        <w:rPr>
          <w:rStyle w:val="CommentReference"/>
        </w:rPr>
        <w:commentReference w:id="75"/>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 </w:instrText>
      </w:r>
      <w:r w:rsidR="003703E9">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DATA </w:instrText>
      </w:r>
      <w:r w:rsidR="003703E9">
        <w:fldChar w:fldCharType="end"/>
      </w:r>
      <w:r w:rsidR="003D2113">
        <w:fldChar w:fldCharType="separate"/>
      </w:r>
      <w:r w:rsidR="003703E9">
        <w:rPr>
          <w:noProof/>
        </w:rPr>
        <w:t>[28, 29]</w:t>
      </w:r>
      <w:r w:rsidR="003D2113">
        <w:fldChar w:fldCharType="end"/>
      </w:r>
      <w:r w:rsidR="003D2113">
        <w:t xml:space="preserve">.  </w:t>
      </w:r>
    </w:p>
    <w:p w14:paraId="29F38310" w14:textId="698387B5"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6"/>
      <w:r w:rsidR="00825141">
        <w:fldChar w:fldCharType="begin">
          <w:fldData xml:space="preserve">PEVuZE5vdGU+PENpdGU+PEF1dGhvcj5EYXdzb248L0F1dGhvcj48WWVhcj4yMDExPC9ZZWFyPjxS
ZWNOdW0+ODc8L1JlY051bT48RGlzcGxheVRleHQ+WzIsIDI3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2E3FC1">
        <w:instrText xml:space="preserve"> ADDIN EN.CITE </w:instrText>
      </w:r>
      <w:r w:rsidR="002E3FC1">
        <w:fldChar w:fldCharType="begin">
          <w:fldData xml:space="preserve">PEVuZE5vdGU+PENpdGU+PEF1dGhvcj5EYXdzb248L0F1dGhvcj48WWVhcj4yMDExPC9ZZWFyPjxS
ZWNOdW0+ODc8L1JlY051bT48RGlzcGxheVRleHQ+WzIsIDI3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2E3FC1">
        <w:instrText xml:space="preserve"> ADDIN EN.CITE.DATA </w:instrText>
      </w:r>
      <w:r w:rsidR="002E3FC1">
        <w:fldChar w:fldCharType="end"/>
      </w:r>
      <w:r w:rsidR="00825141">
        <w:fldChar w:fldCharType="separate"/>
      </w:r>
      <w:r w:rsidR="002E3FC1">
        <w:rPr>
          <w:noProof/>
        </w:rPr>
        <w:t>[2, 27]</w:t>
      </w:r>
      <w:r w:rsidR="00825141">
        <w:fldChar w:fldCharType="end"/>
      </w:r>
      <w:commentRangeEnd w:id="76"/>
      <w:r w:rsidR="00825141">
        <w:rPr>
          <w:rStyle w:val="CommentReference"/>
        </w:rPr>
        <w:commentReference w:id="76"/>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3703E9">
        <w:rPr>
          <w:noProof/>
        </w:rPr>
        <w:t>Swallen, et al. [26]</w:t>
      </w:r>
      <w:r w:rsidR="00825141">
        <w:fldChar w:fldCharType="end"/>
      </w:r>
      <w:r w:rsidR="00825141">
        <w:t xml:space="preserve"> found with </w:t>
      </w:r>
      <w:commentRangeStart w:id="77"/>
      <w:r w:rsidR="006737DB">
        <w:t>organic</w:t>
      </w:r>
      <w:r w:rsidR="00825141">
        <w:t xml:space="preserve"> </w:t>
      </w:r>
      <w:commentRangeEnd w:id="77"/>
      <w:r w:rsidR="006737DB">
        <w:rPr>
          <w:rStyle w:val="CommentReference"/>
        </w:rPr>
        <w:commentReference w:id="77"/>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8" w:name="_Ref391643364"/>
      <w:bookmarkStart w:id="79" w:name="_Ref391643367"/>
      <w:bookmarkStart w:id="80" w:name="_Toc418692156"/>
      <w:r>
        <w:t xml:space="preserve">SMG </w:t>
      </w:r>
      <w:bookmarkEnd w:id="78"/>
      <w:bookmarkEnd w:id="79"/>
      <w:r w:rsidR="001C4F61">
        <w:t>Characterisation</w:t>
      </w:r>
      <w:r>
        <w:t xml:space="preserve"> </w:t>
      </w:r>
      <w:r w:rsidR="005B4319">
        <w:t xml:space="preserve">and Modelling </w:t>
      </w:r>
      <w:r w:rsidR="000C63EA">
        <w:t>Techniques</w:t>
      </w:r>
      <w:bookmarkEnd w:id="80"/>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1" w:name="_Toc41869215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1"/>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2"/>
      <w:r w:rsidR="00F31ACE">
        <w:rPr>
          <w:rFonts w:eastAsia="Times New Roman"/>
          <w:lang w:eastAsia="en-AU"/>
        </w:rPr>
        <w:t xml:space="preserve">endothermic </w:t>
      </w:r>
      <w:commentRangeEnd w:id="82"/>
      <w:r w:rsidR="007C711A">
        <w:rPr>
          <w:rStyle w:val="CommentReference"/>
        </w:rPr>
        <w:commentReference w:id="82"/>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3"/>
      <w:r w:rsidR="00A64270">
        <w:t>curve the</w:t>
      </w:r>
      <w:commentRangeEnd w:id="83"/>
      <w:r w:rsidR="00647C7E">
        <w:rPr>
          <w:rStyle w:val="CommentReference"/>
        </w:rPr>
        <w:commentReference w:id="83"/>
      </w:r>
      <w:commentRangeStart w:id="84"/>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4"/>
      <w:r w:rsidR="00AA65E4">
        <w:rPr>
          <w:rStyle w:val="CommentReference"/>
        </w:rPr>
        <w:commentReference w:id="84"/>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0527F6">
        <w:t xml:space="preserve">Figure </w:t>
      </w:r>
      <w:r w:rsidR="000527F6">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85" w:name="_Ref391657121"/>
      <w:bookmarkStart w:id="86" w:name="_Ref391657109"/>
      <w:bookmarkStart w:id="87" w:name="_Toc418692205"/>
      <w:r>
        <w:t xml:space="preserve">Figure </w:t>
      </w:r>
      <w:fldSimple w:instr=" SEQ Figure \* ARABIC ">
        <w:r w:rsidR="000527F6">
          <w:rPr>
            <w:noProof/>
          </w:rPr>
          <w:t>7</w:t>
        </w:r>
      </w:fldSimple>
      <w:bookmarkEnd w:id="85"/>
      <w:r>
        <w:t xml:space="preserve">: An integrated DSC trace for the </w:t>
      </w:r>
      <w:commentRangeStart w:id="88"/>
      <w:r>
        <w:t xml:space="preserve">molecular </w:t>
      </w:r>
      <w:commentRangeEnd w:id="88"/>
      <w:r w:rsidR="005B0327">
        <w:rPr>
          <w:rStyle w:val="CommentReference"/>
          <w:i w:val="0"/>
          <w:iCs w:val="0"/>
          <w:color w:val="auto"/>
        </w:rPr>
        <w:commentReference w:id="88"/>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86"/>
      <w:bookmarkEnd w:id="87"/>
      <w:r>
        <w:t xml:space="preserve"> </w:t>
      </w:r>
    </w:p>
    <w:p w14:paraId="79B8062F" w14:textId="2978F51B"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 </w:instrText>
      </w:r>
      <w:r w:rsidR="0004388F">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DATA </w:instrText>
      </w:r>
      <w:r w:rsidR="0004388F">
        <w:fldChar w:fldCharType="end"/>
      </w:r>
      <w:r w:rsidR="003C4FE9">
        <w:fldChar w:fldCharType="separate"/>
      </w:r>
      <w:r w:rsidR="0004388F">
        <w:rPr>
          <w:noProof/>
        </w:rPr>
        <w:t>[3, 29]</w:t>
      </w:r>
      <w:r w:rsidR="003C4FE9">
        <w:fldChar w:fldCharType="end"/>
      </w:r>
      <w:r w:rsidR="003E72CD">
        <w:t xml:space="preserve">. </w:t>
      </w:r>
      <w:r w:rsidR="006F6D91">
        <w:t xml:space="preserve">However the work </w:t>
      </w:r>
      <w:r w:rsidR="006F6D9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3703E9">
        <w:rPr>
          <w:noProof/>
        </w:rPr>
        <w:t>Yu, et al. [28]</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89" w:name="_Toc418692158"/>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89"/>
    </w:p>
    <w:p w14:paraId="0B191679" w14:textId="5ABAE4F6"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0527F6">
        <w:t xml:space="preserve">Figure </w:t>
      </w:r>
      <w:r w:rsidR="000527F6">
        <w:rPr>
          <w:noProof/>
        </w:rPr>
        <w:t>8</w:t>
      </w:r>
      <w:r>
        <w:fldChar w:fldCharType="end"/>
      </w:r>
      <w:r w:rsidR="00A529F7">
        <w:t>)</w:t>
      </w:r>
      <w:r>
        <w:t xml:space="preserve"> </w:t>
      </w:r>
      <w:commentRangeStart w:id="90"/>
      <w:r>
        <w:fldChar w:fldCharType="begin"/>
      </w:r>
      <w:r w:rsidR="007157AC">
        <w:instrText xml:space="preserve"> ADDIN EN.CITE &lt;EndNote&gt;&lt;Cite&gt;&lt;Author&gt;Kearns&lt;/Author&gt;&lt;Year&gt;2008&lt;/Year&gt;&lt;RecNum&gt;90&lt;/RecNum&gt;&lt;DisplayText&gt;[26,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157AC">
        <w:rPr>
          <w:noProof/>
        </w:rPr>
        <w:t>[26, 32]</w:t>
      </w:r>
      <w:r>
        <w:fldChar w:fldCharType="end"/>
      </w:r>
      <w:commentRangeEnd w:id="90"/>
      <w:r w:rsidR="00D4768F">
        <w:rPr>
          <w:rStyle w:val="CommentReference"/>
        </w:rPr>
        <w:commentReference w:id="90"/>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1" w:name="_Ref391649931"/>
      <w:bookmarkStart w:id="92" w:name="_Toc418692206"/>
      <w:r>
        <w:t xml:space="preserve">Figure </w:t>
      </w:r>
      <w:fldSimple w:instr=" SEQ Figure \* ARABIC ">
        <w:r w:rsidR="000527F6">
          <w:rPr>
            <w:noProof/>
          </w:rPr>
          <w:t>8</w:t>
        </w:r>
      </w:fldSimple>
      <w:bookmarkEnd w:id="91"/>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2"/>
    </w:p>
    <w:p w14:paraId="480AFDF3" w14:textId="44F1C8C6" w:rsidR="00DD43B6" w:rsidRDefault="00441AB8" w:rsidP="00CB2A6E">
      <w:r>
        <w:t>Rewriting</w:t>
      </w:r>
      <w:r w:rsidR="00107231">
        <w:t xml:space="preserve"> </w:t>
      </w:r>
      <w:r w:rsidR="0010723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3703E9">
        <w:rPr>
          <w:noProof/>
        </w:rPr>
        <w:t>Swallen, et al. [26]</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DF551D"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3" w:name="_Ref391912605"/>
            <w:r>
              <w:t>(</w:t>
            </w:r>
            <w:fldSimple w:instr=" STYLEREF 1 \s ">
              <w:r w:rsidR="000527F6">
                <w:rPr>
                  <w:noProof/>
                </w:rPr>
                <w:t>2</w:t>
              </w:r>
            </w:fldSimple>
            <w:r>
              <w:t>.</w:t>
            </w:r>
            <w:fldSimple w:instr=" SEQ Equation \* ARABIC \s 1 ">
              <w:r w:rsidR="000527F6">
                <w:rPr>
                  <w:noProof/>
                </w:rPr>
                <w:t>1</w:t>
              </w:r>
            </w:fldSimple>
            <w:r>
              <w:t>)</w:t>
            </w:r>
            <w:bookmarkEnd w:id="93"/>
          </w:p>
        </w:tc>
      </w:tr>
    </w:tbl>
    <w:p w14:paraId="79297F71" w14:textId="77777777" w:rsidR="00DD43B6" w:rsidRDefault="00DD43B6" w:rsidP="00CB2A6E"/>
    <w:p w14:paraId="4B5A1BAE" w14:textId="66FCF64F" w:rsidR="00441AB8" w:rsidRDefault="00AA6D40" w:rsidP="00CB2A6E">
      <w:r>
        <w:t xml:space="preserve">Equation </w:t>
      </w:r>
      <w:r>
        <w:fldChar w:fldCharType="begin"/>
      </w:r>
      <w:r>
        <w:instrText xml:space="preserve"> REF _Ref391912605 \h </w:instrText>
      </w:r>
      <w:r>
        <w:fldChar w:fldCharType="separate"/>
      </w:r>
      <w:r w:rsidR="000527F6">
        <w:t>(</w:t>
      </w:r>
      <w:r w:rsidR="000527F6">
        <w:rPr>
          <w:noProof/>
        </w:rPr>
        <w:t>2</w:t>
      </w:r>
      <w:r w:rsidR="000527F6">
        <w:t>.</w:t>
      </w:r>
      <w:r w:rsidR="000527F6">
        <w:rPr>
          <w:noProof/>
        </w:rPr>
        <w:t>1</w:t>
      </w:r>
      <w:r w:rsidR="000527F6">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7157AC">
        <w:instrText xml:space="preserve"> ADDIN EN.CITE &lt;EndNote&gt;&lt;Cite&gt;&lt;Author&gt;Kearns&lt;/Author&gt;&lt;Year&gt;2008&lt;/Year&gt;&lt;RecNum&gt;90&lt;/RecNum&gt;&lt;DisplayText&gt;[26,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157AC">
        <w:rPr>
          <w:noProof/>
        </w:rPr>
        <w:t>[26,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w:t>
      </w:r>
      <w:proofErr w:type="spellStart"/>
      <w:r>
        <w:t>lts</w:t>
      </w:r>
      <w:proofErr w:type="spellEnd"/>
      <w:r>
        <w:t xml:space="preserve">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F9E8B6E"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4"/>
      <w:r>
        <w:t>entropy</w:t>
      </w:r>
      <w:r w:rsidR="001539E9">
        <w:t xml:space="preserve"> </w:t>
      </w:r>
      <w:commentRangeEnd w:id="94"/>
      <w:r w:rsidR="003145E8">
        <w:rPr>
          <w:rStyle w:val="CommentReference"/>
        </w:rPr>
        <w:commentReference w:id="94"/>
      </w:r>
      <w:r w:rsidR="001539E9">
        <w:t xml:space="preserve">SMGs of </w:t>
      </w:r>
      <w:r w:rsidR="001539E9">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3703E9">
        <w:rPr>
          <w:noProof/>
        </w:rPr>
        <w:t>Yu, et al. [28]</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5" w:name="_Toc418692159"/>
      <w:r>
        <w:t xml:space="preserve">Glass </w:t>
      </w:r>
      <w:r w:rsidR="00A32A9B">
        <w:t xml:space="preserve">Fragility </w:t>
      </w:r>
      <w:r w:rsidR="005B4319">
        <w:t>(</w:t>
      </w:r>
      <m:oMath>
        <m:r>
          <m:rPr>
            <m:sty m:val="bi"/>
          </m:rPr>
          <w:rPr>
            <w:rFonts w:ascii="Cambria Math" w:hAnsi="Cambria Math"/>
          </w:rPr>
          <m:t>m</m:t>
        </m:r>
      </m:oMath>
      <w:r w:rsidR="005B4319">
        <w:t>)</w:t>
      </w:r>
      <w:bookmarkEnd w:id="95"/>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6" w:name="_Ref392083534"/>
            <w:r>
              <w:t>(</w:t>
            </w:r>
            <w:fldSimple w:instr=" STYLEREF 1 \s ">
              <w:r w:rsidR="000527F6">
                <w:rPr>
                  <w:noProof/>
                </w:rPr>
                <w:t>2</w:t>
              </w:r>
            </w:fldSimple>
            <w:r>
              <w:t>.</w:t>
            </w:r>
            <w:fldSimple w:instr=" SEQ Equation \* ARABIC \s 1 ">
              <w:r w:rsidR="000527F6">
                <w:rPr>
                  <w:noProof/>
                </w:rPr>
                <w:t>2</w:t>
              </w:r>
            </w:fldSimple>
            <w:r>
              <w:t>)</w:t>
            </w:r>
            <w:bookmarkEnd w:id="96"/>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0527F6">
        <w:t xml:space="preserve">Figure </w:t>
      </w:r>
      <w:r w:rsidR="000527F6">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97" w:name="_Ref392088176"/>
      <w:bookmarkStart w:id="98" w:name="_Toc418692207"/>
      <w:r>
        <w:t xml:space="preserve">Figure </w:t>
      </w:r>
      <w:fldSimple w:instr=" SEQ Figure \* ARABIC ">
        <w:r w:rsidR="000527F6">
          <w:rPr>
            <w:noProof/>
          </w:rPr>
          <w:t>9</w:t>
        </w:r>
      </w:fldSimple>
      <w:bookmarkEnd w:id="97"/>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98"/>
    </w:p>
    <w:commentRangeStart w:id="99"/>
    <w:p w14:paraId="5B503FDC" w14:textId="7C2B8D04" w:rsidR="006E5043" w:rsidRPr="00E110AE" w:rsidRDefault="006E5043" w:rsidP="00F5052B">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Pr="006E5043">
        <w:t xml:space="preserve"> </w:t>
      </w:r>
      <w:commentRangeEnd w:id="99"/>
      <w:r w:rsidR="002A78A4">
        <w:rPr>
          <w:rStyle w:val="CommentReference"/>
        </w:rPr>
        <w:commentReference w:id="99"/>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0527F6">
        <w:t xml:space="preserve">Figure </w:t>
      </w:r>
      <w:r w:rsidR="000527F6">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0"/>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0"/>
      <w:r w:rsidR="002A78A4">
        <w:rPr>
          <w:rStyle w:val="CommentReference"/>
        </w:rPr>
        <w:commentReference w:id="100"/>
      </w:r>
      <w:r w:rsidR="00366331">
        <w:t xml:space="preserve">Although </w:t>
      </w:r>
      <w:r w:rsidR="000C7F59">
        <w:t xml:space="preserve">the SMGs of </w:t>
      </w:r>
      <w:r w:rsidR="0036633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703E9">
        <w:rPr>
          <w:noProof/>
        </w:rPr>
        <w:t>Yu, et al. [28]</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1"/>
      <w:r w:rsidR="0036111C">
        <w:t>for SMGs may have a modest limit</w:t>
      </w:r>
      <w:commentRangeEnd w:id="101"/>
      <w:r w:rsidR="00E170B4">
        <w:rPr>
          <w:rStyle w:val="CommentReference"/>
        </w:rPr>
        <w:commentReference w:id="101"/>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016C46A0" w:rsidR="0077065A" w:rsidRPr="0077065A" w:rsidRDefault="009561D3" w:rsidP="00BB1810">
      <w:pPr>
        <w:pStyle w:val="Caption"/>
      </w:pPr>
      <w:bookmarkStart w:id="102" w:name="_Ref391906542"/>
      <w:bookmarkStart w:id="103" w:name="_Toc418692208"/>
      <w:r>
        <w:t xml:space="preserve">Figure </w:t>
      </w:r>
      <w:fldSimple w:instr=" SEQ Figure \* ARABIC ">
        <w:r w:rsidR="000527F6">
          <w:rPr>
            <w:noProof/>
          </w:rPr>
          <w:t>10</w:t>
        </w:r>
      </w:fldSimple>
      <w:bookmarkEnd w:id="102"/>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w:t>
      </w:r>
      <w:bookmarkEnd w:id="103"/>
    </w:p>
    <w:p w14:paraId="520E3A34" w14:textId="0B511416" w:rsidR="00FF69E5" w:rsidRPr="00FF69E5" w:rsidRDefault="0077065A" w:rsidP="00E30833">
      <w:pPr>
        <w:pStyle w:val="Heading4"/>
      </w:pPr>
      <w:bookmarkStart w:id="104" w:name="_Toc418692160"/>
      <w:r>
        <w:t xml:space="preserve">Indentation Modulus </w:t>
      </w:r>
      <w:r w:rsidR="005B4319">
        <w:t>(</w:t>
      </w:r>
      <m:oMath>
        <m:r>
          <m:rPr>
            <m:sty m:val="bi"/>
          </m:rPr>
          <w:rPr>
            <w:rFonts w:ascii="Cambria Math" w:hAnsi="Cambria Math"/>
          </w:rPr>
          <m:t>M</m:t>
        </m:r>
      </m:oMath>
      <w:r w:rsidR="005B4319">
        <w:t>)</w:t>
      </w:r>
      <w:bookmarkEnd w:id="104"/>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0527F6">
                <w:rPr>
                  <w:noProof/>
                </w:rPr>
                <w:t>2</w:t>
              </w:r>
            </w:fldSimple>
            <w:r>
              <w:t>.</w:t>
            </w:r>
            <w:fldSimple w:instr=" SEQ Equation \* ARABIC \s 1 ">
              <w:r w:rsidR="000527F6">
                <w:rPr>
                  <w:noProof/>
                </w:rPr>
                <w:t>3</w:t>
              </w:r>
            </w:fldSimple>
            <w:r>
              <w:t>)</w:t>
            </w:r>
          </w:p>
        </w:tc>
      </w:tr>
    </w:tbl>
    <w:p w14:paraId="2A1CD9BD" w14:textId="77777777" w:rsidR="00AE1B88" w:rsidRDefault="00AE1B88" w:rsidP="00F5052B">
      <w:pPr>
        <w:rPr>
          <w:rFonts w:eastAsia="Times New Roman"/>
          <w:lang w:eastAsia="en-AU"/>
        </w:rPr>
      </w:pPr>
    </w:p>
    <w:p w14:paraId="7A9756E3" w14:textId="05FD970F"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5"/>
      <w:r w:rsidR="001E5EBB">
        <w:t>indicating SMG may be able to better support compressive loads</w:t>
      </w:r>
      <w:commentRangeEnd w:id="105"/>
      <w:r w:rsidR="001E5EBB">
        <w:rPr>
          <w:rStyle w:val="CommentReference"/>
        </w:rPr>
        <w:commentReference w:id="105"/>
      </w:r>
      <w:r w:rsidR="001E5EBB">
        <w:t>.</w:t>
      </w:r>
    </w:p>
    <w:p w14:paraId="53333FF7" w14:textId="5B6C11E3" w:rsidR="00E613A4" w:rsidRPr="00FF69E5" w:rsidRDefault="001A24AA" w:rsidP="00E30833">
      <w:pPr>
        <w:pStyle w:val="Heading3"/>
      </w:pPr>
      <w:r>
        <w:t xml:space="preserve"> </w:t>
      </w:r>
      <w:bookmarkStart w:id="106" w:name="_Toc418692161"/>
      <w:r w:rsidR="00E613A4">
        <w:t xml:space="preserve">SMG </w:t>
      </w:r>
      <w:r>
        <w:t>Structure</w:t>
      </w:r>
      <w:r w:rsidR="00C47C34">
        <w:t xml:space="preserve">, </w:t>
      </w:r>
      <w:commentRangeStart w:id="107"/>
      <w:r w:rsidR="00C47C34">
        <w:t>Medium Range Order (MRO)</w:t>
      </w:r>
      <w:commentRangeEnd w:id="107"/>
      <w:r w:rsidR="00DC147A">
        <w:rPr>
          <w:rStyle w:val="CommentReference"/>
          <w:rFonts w:asciiTheme="minorHAnsi" w:eastAsiaTheme="minorEastAsia" w:hAnsiTheme="minorHAnsi" w:cstheme="minorBidi"/>
          <w:b w:val="0"/>
          <w:bCs w:val="0"/>
          <w:color w:val="auto"/>
        </w:rPr>
        <w:commentReference w:id="107"/>
      </w:r>
      <w:bookmarkEnd w:id="106"/>
    </w:p>
    <w:p w14:paraId="17897383" w14:textId="51046637"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4388F">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3703E9">
        <w:rPr>
          <w:rFonts w:eastAsia="Times New Roman"/>
          <w:noProof/>
          <w:lang w:eastAsia="en-AU"/>
        </w:rPr>
        <w:t>Yu, et al. [28]</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02CCA7C5"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4388F">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4388F">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4388F">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08"/>
      <w:r>
        <w:rPr>
          <w:rFonts w:eastAsia="Times New Roman"/>
          <w:lang w:eastAsia="en-AU"/>
        </w:rPr>
        <w:t>later arriving atoms</w:t>
      </w:r>
      <w:commentRangeEnd w:id="108"/>
      <w:r w:rsidR="0015216E">
        <w:rPr>
          <w:rStyle w:val="CommentReference"/>
        </w:rPr>
        <w:commentReference w:id="108"/>
      </w:r>
      <w:r w:rsidR="0015216E">
        <w:rPr>
          <w:rFonts w:eastAsia="Times New Roman"/>
          <w:lang w:eastAsia="en-AU"/>
        </w:rPr>
        <w:t>.</w:t>
      </w:r>
    </w:p>
    <w:p w14:paraId="2A2D8EDB" w14:textId="1406CD91" w:rsidR="002568DB" w:rsidRDefault="002568DB" w:rsidP="00E30833">
      <w:pPr>
        <w:pStyle w:val="Heading3"/>
      </w:pPr>
      <w:bookmarkStart w:id="109" w:name="_Toc418692162"/>
      <w:r>
        <w:t xml:space="preserve">Potential </w:t>
      </w:r>
      <w:r w:rsidR="001A24AA">
        <w:t>SMG Challenges</w:t>
      </w:r>
      <w:bookmarkEnd w:id="109"/>
    </w:p>
    <w:p w14:paraId="16BABDB7" w14:textId="66CD9C08"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3703E9">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3703E9">
        <w:rPr>
          <w:noProof/>
        </w:rPr>
        <w:t>Qin, et al. [24]</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and often contained crystalline phases. However these findings support the theory simple atomic structure metallic alloys may not be suitable to form SMGs, and it may be only more atomically complicated BMGs, such as high GFA t</w:t>
      </w:r>
      <w:proofErr w:type="spellStart"/>
      <w:r>
        <w:t>ernary</w:t>
      </w:r>
      <w:proofErr w:type="spellEnd"/>
      <w:r>
        <w:t xml:space="preserve"> systems, are suitable to form SM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As this research will be working with ternary Mg systems, it is believed they will be sufficiently atomically complicated to form SMGs. </w:t>
      </w:r>
    </w:p>
    <w:p w14:paraId="613FB56F" w14:textId="20DA8245" w:rsidR="002C54FB" w:rsidRDefault="002568DB" w:rsidP="0060786D">
      <w:r>
        <w:t xml:space="preserve">It is known from </w:t>
      </w:r>
      <w:r>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3703E9">
        <w:rPr>
          <w:noProof/>
        </w:rPr>
        <w:t>Liu, et al. [21]</w:t>
      </w:r>
      <w:r>
        <w:fldChar w:fldCharType="end"/>
      </w:r>
      <w:r>
        <w:t xml:space="preserve"> and </w:t>
      </w:r>
      <w:r>
        <w:fldChar w:fldCharType="begin"/>
      </w:r>
      <w:r w:rsidR="003703E9">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Cao [19]</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3703E9">
        <w:rPr>
          <w:noProof/>
        </w:rPr>
        <w:t>Yu, et al. [28]</w:t>
      </w:r>
      <w:r w:rsidR="00051732">
        <w:fldChar w:fldCharType="end"/>
      </w:r>
      <w:r w:rsidR="00051732">
        <w:t xml:space="preserve">,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3703E9">
        <w:rPr>
          <w:noProof/>
        </w:rPr>
        <w:t>Yu, et al. [28]</w:t>
      </w:r>
      <w:r w:rsidR="006F0944">
        <w:fldChar w:fldCharType="end"/>
      </w:r>
      <w:r w:rsidR="006F0944">
        <w:t xml:space="preserve"> </w:t>
      </w:r>
      <w:r w:rsidR="00B82837">
        <w:t>and</w:t>
      </w:r>
      <w:r w:rsidR="006F0944">
        <w:t xml:space="preserve"> </w:t>
      </w:r>
      <w:r w:rsidR="006F0944">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4388F">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4B182D10"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0"/>
      <w:r>
        <w:t xml:space="preserve">while lower rates are able to deposit fully amorphous </w:t>
      </w:r>
      <w:commentRangeEnd w:id="110"/>
      <w:r w:rsidR="0023025E">
        <w:rPr>
          <w:rStyle w:val="CommentReference"/>
        </w:rPr>
        <w:commentReference w:id="110"/>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1" w:name="_Toc418692163"/>
      <w:r w:rsidRPr="00E30833">
        <w:rPr>
          <w:highlight w:val="yellow"/>
        </w:rPr>
        <w:t xml:space="preserve">Thin Film </w:t>
      </w:r>
      <w:r w:rsidR="008E5238" w:rsidRPr="00E30833">
        <w:rPr>
          <w:highlight w:val="yellow"/>
        </w:rPr>
        <w:t>Testing Methods</w:t>
      </w:r>
      <w:bookmarkEnd w:id="111"/>
    </w:p>
    <w:p w14:paraId="2C5DB7BE" w14:textId="0D3654CF" w:rsidR="00066A47" w:rsidRPr="00E30833" w:rsidRDefault="00066A47" w:rsidP="008E5238">
      <w:pPr>
        <w:pStyle w:val="Heading4"/>
        <w:rPr>
          <w:highlight w:val="yellow"/>
        </w:rPr>
      </w:pPr>
      <w:bookmarkStart w:id="112" w:name="_Toc418692164"/>
      <w:r w:rsidRPr="00E30833">
        <w:rPr>
          <w:highlight w:val="yellow"/>
        </w:rPr>
        <w:t>Adhesion</w:t>
      </w:r>
      <w:bookmarkEnd w:id="112"/>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3" w:name="_Toc386545845"/>
      <w:bookmarkStart w:id="114" w:name="_Toc418692165"/>
      <w:commentRangeStart w:id="115"/>
      <w:r>
        <w:t>Biomedical</w:t>
      </w:r>
      <w:bookmarkEnd w:id="113"/>
      <w:r w:rsidR="00DA49D8">
        <w:t xml:space="preserve"> Materials</w:t>
      </w:r>
      <w:commentRangeEnd w:id="115"/>
      <w:r w:rsidR="007B4C64">
        <w:rPr>
          <w:rStyle w:val="CommentReference"/>
          <w:rFonts w:asciiTheme="minorHAnsi" w:eastAsiaTheme="minorEastAsia" w:hAnsiTheme="minorHAnsi" w:cstheme="minorBidi"/>
          <w:b w:val="0"/>
          <w:bCs w:val="0"/>
          <w:smallCaps w:val="0"/>
          <w:color w:val="auto"/>
        </w:rPr>
        <w:commentReference w:id="115"/>
      </w:r>
      <w:bookmarkEnd w:id="114"/>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6" w:name="_Toc418692166"/>
      <w:r>
        <w:t>Biomaterial Requirements</w:t>
      </w:r>
      <w:bookmarkEnd w:id="116"/>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7" w:name="_Toc418692167"/>
      <w:r>
        <w:t xml:space="preserve">Current </w:t>
      </w:r>
      <w:r w:rsidR="00ED37B1">
        <w:t xml:space="preserve">Metallic </w:t>
      </w:r>
      <w:r>
        <w:t>Biomaterial</w:t>
      </w:r>
      <w:r w:rsidR="00ED37B1">
        <w:t>s</w:t>
      </w:r>
      <w:bookmarkEnd w:id="117"/>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18" w:name="_Toc418692168"/>
      <w:r>
        <w:t>Roll of Metallic Elements within the Body</w:t>
      </w:r>
      <w:bookmarkEnd w:id="118"/>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19"/>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19"/>
      <w:r w:rsidR="00696846">
        <w:rPr>
          <w:rStyle w:val="CommentReference"/>
        </w:rPr>
        <w:commentReference w:id="119"/>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0"/>
      <w:r w:rsidR="00652CF8">
        <w:t>stimulat</w:t>
      </w:r>
      <w:r w:rsidR="002E1C05">
        <w:t>ing</w:t>
      </w:r>
      <w:r w:rsidR="00652CF8">
        <w:t xml:space="preserve"> new bone</w:t>
      </w:r>
      <w:r w:rsidR="006973CB">
        <w:t xml:space="preserve"> growth</w:t>
      </w:r>
      <w:r w:rsidR="008A5A2C">
        <w:t xml:space="preserve"> </w:t>
      </w:r>
      <w:commentRangeEnd w:id="120"/>
      <w:r w:rsidR="00567AF7">
        <w:rPr>
          <w:rStyle w:val="CommentReference"/>
        </w:rPr>
        <w:commentReference w:id="120"/>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1" w:name="_Toc418692169"/>
      <w:bookmarkStart w:id="122" w:name="_Toc386545846"/>
      <w:r>
        <w:t>Degradation</w:t>
      </w:r>
      <w:r w:rsidR="003435F0">
        <w:t xml:space="preserve"> of Biomaterials</w:t>
      </w:r>
      <w:bookmarkEnd w:id="121"/>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3" w:name="_Toc418692170"/>
      <w:bookmarkEnd w:id="122"/>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3"/>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4"/>
      <w:r w:rsidR="005F7938">
        <w:t>negative</w:t>
      </w:r>
      <w:r w:rsidR="00CA25D2">
        <w:t xml:space="preserve"> anode to the </w:t>
      </w:r>
      <w:r w:rsidR="005F7938">
        <w:t>positive</w:t>
      </w:r>
      <w:r w:rsidR="00CA25D2">
        <w:t xml:space="preserve"> cathode</w:t>
      </w:r>
      <w:commentRangeEnd w:id="124"/>
      <w:r w:rsidR="00AF434B">
        <w:rPr>
          <w:rStyle w:val="CommentReference"/>
        </w:rPr>
        <w:commentReference w:id="124"/>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5"/>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5"/>
      <w:r w:rsidR="00FA0A18">
        <w:rPr>
          <w:rStyle w:val="CommentReference"/>
        </w:rPr>
        <w:commentReference w:id="125"/>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0527F6">
        <w:t>(</w:t>
      </w:r>
      <w:r w:rsidR="000527F6">
        <w:rPr>
          <w:noProof/>
        </w:rPr>
        <w:t>2</w:t>
      </w:r>
      <w:r w:rsidR="000527F6">
        <w:t>.</w:t>
      </w:r>
      <w:r w:rsidR="000527F6">
        <w:rPr>
          <w:noProof/>
        </w:rPr>
        <w:t>4</w:t>
      </w:r>
      <w:r w:rsidR="000527F6">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6" w:name="_Ref403051356"/>
            <w:r>
              <w:t>(</w:t>
            </w:r>
            <w:fldSimple w:instr=" STYLEREF 1 \s ">
              <w:r w:rsidR="000527F6">
                <w:rPr>
                  <w:noProof/>
                </w:rPr>
                <w:t>2</w:t>
              </w:r>
            </w:fldSimple>
            <w:r>
              <w:t>.</w:t>
            </w:r>
            <w:fldSimple w:instr=" SEQ Equation \* ARABIC \s 1 ">
              <w:r w:rsidR="000527F6">
                <w:rPr>
                  <w:noProof/>
                </w:rPr>
                <w:t>4</w:t>
              </w:r>
            </w:fldSimple>
            <w:r>
              <w:t>)</w:t>
            </w:r>
            <w:bookmarkEnd w:id="126"/>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0527F6">
        <w:t xml:space="preserve">Figure </w:t>
      </w:r>
      <w:r w:rsidR="000527F6">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27"/>
      <w:r w:rsidR="00EB031A">
        <w:t>more cathodic</w:t>
      </w:r>
      <w:commentRangeEnd w:id="127"/>
      <w:r w:rsidR="00914A51">
        <w:rPr>
          <w:rStyle w:val="CommentReference"/>
        </w:rPr>
        <w:commentReference w:id="127"/>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28" w:name="_Ref403051953"/>
      <w:bookmarkStart w:id="129" w:name="_Toc418692209"/>
      <w:r>
        <w:t xml:space="preserve">Figure </w:t>
      </w:r>
      <w:fldSimple w:instr=" SEQ Figure \* ARABIC ">
        <w:r w:rsidR="000527F6">
          <w:rPr>
            <w:noProof/>
          </w:rPr>
          <w:t>11</w:t>
        </w:r>
      </w:fldSimple>
      <w:bookmarkEnd w:id="128"/>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29"/>
      <w:r>
        <w:t xml:space="preserve"> </w:t>
      </w:r>
    </w:p>
    <w:p w14:paraId="4FBDB380" w14:textId="1C918CBB" w:rsidR="003435F0" w:rsidRDefault="0001563D" w:rsidP="003435F0">
      <w:pPr>
        <w:pStyle w:val="Heading4"/>
      </w:pPr>
      <w:bookmarkStart w:id="130" w:name="_Toc418692171"/>
      <w:r>
        <w:t xml:space="preserve">Mg </w:t>
      </w:r>
      <w:r w:rsidR="00155EF6">
        <w:t>Hydrogen Evolution</w:t>
      </w:r>
      <w:bookmarkEnd w:id="130"/>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0527F6">
        <w:t>(</w:t>
      </w:r>
      <w:r w:rsidR="000527F6">
        <w:rPr>
          <w:noProof/>
        </w:rPr>
        <w:t>2</w:t>
      </w:r>
      <w:r w:rsidR="000527F6">
        <w:t>.</w:t>
      </w:r>
      <w:r w:rsidR="000527F6">
        <w:rPr>
          <w:noProof/>
        </w:rPr>
        <w:t>5</w:t>
      </w:r>
      <w:r w:rsidR="000527F6">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1" w:name="_Ref403739162"/>
            <w:r>
              <w:t>(</w:t>
            </w:r>
            <w:fldSimple w:instr=" STYLEREF 1 \s ">
              <w:r w:rsidR="000527F6">
                <w:rPr>
                  <w:noProof/>
                </w:rPr>
                <w:t>2</w:t>
              </w:r>
            </w:fldSimple>
            <w:r>
              <w:t>.</w:t>
            </w:r>
            <w:fldSimple w:instr=" SEQ Equation \* ARABIC \s 1 ">
              <w:r w:rsidR="000527F6">
                <w:rPr>
                  <w:noProof/>
                </w:rPr>
                <w:t>5</w:t>
              </w:r>
            </w:fldSimple>
            <w:r>
              <w:t>)</w:t>
            </w:r>
            <w:bookmarkEnd w:id="131"/>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0527F6">
        <w:t>(</w:t>
      </w:r>
      <w:r w:rsidR="000527F6">
        <w:rPr>
          <w:noProof/>
        </w:rPr>
        <w:t>2</w:t>
      </w:r>
      <w:r w:rsidR="000527F6">
        <w:t>.</w:t>
      </w:r>
      <w:r w:rsidR="000527F6">
        <w:rPr>
          <w:noProof/>
        </w:rPr>
        <w:t>5</w:t>
      </w:r>
      <w:r w:rsidR="000527F6">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2" w:name="_Toc418692210"/>
      <w:r>
        <w:t xml:space="preserve">Figure </w:t>
      </w:r>
      <w:fldSimple w:instr=" SEQ Figure \* ARABIC ">
        <w:r w:rsidR="000527F6">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2"/>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proofErr w:type="spellStart"/>
      <w:r w:rsidRPr="00014665">
        <w:rPr>
          <w:rFonts w:eastAsia="Times New Roman" w:cs="Times New Roman"/>
          <w:color w:val="000000"/>
          <w:lang w:eastAsia="en-AU"/>
        </w:rPr>
        <w:t>reabsorbable</w:t>
      </w:r>
      <w:proofErr w:type="spellEnd"/>
      <w:r w:rsidRPr="00014665">
        <w:rPr>
          <w:rFonts w:eastAsia="Times New Roman" w:cs="Times New Roman"/>
          <w:color w:val="000000"/>
          <w:lang w:eastAsia="en-AU"/>
        </w:rPr>
        <w:t xml:space="preserv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3" w:name="_Toc418692172"/>
      <w:r>
        <w:t>Pitting Corrosion</w:t>
      </w:r>
      <w:bookmarkEnd w:id="133"/>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4"/>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4"/>
      <w:r w:rsidR="00B5520F">
        <w:rPr>
          <w:rStyle w:val="CommentReference"/>
        </w:rPr>
        <w:commentReference w:id="134"/>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w:t>
      </w:r>
      <w:proofErr w:type="spellStart"/>
      <w:r>
        <w:t>Tafel</w:t>
      </w:r>
      <w:proofErr w:type="spellEnd"/>
      <w:r>
        <w:t xml:space="preserve">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5" w:name="_Toc418692173"/>
      <w:r>
        <w:t>Anti-biotic Scaffolds</w:t>
      </w:r>
      <w:bookmarkEnd w:id="135"/>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6" w:name="_Toc418692174"/>
      <w:r>
        <w:lastRenderedPageBreak/>
        <w:t>Methods</w:t>
      </w:r>
      <w:bookmarkEnd w:id="136"/>
    </w:p>
    <w:p w14:paraId="3B6742DA" w14:textId="3F8CCEA5" w:rsidR="003703E9" w:rsidRDefault="006A59C4" w:rsidP="003703E9">
      <w:pPr>
        <w:pStyle w:val="Heading2"/>
      </w:pPr>
      <w:bookmarkStart w:id="137" w:name="_Toc418692175"/>
      <w:r>
        <w:t>Target</w:t>
      </w:r>
      <w:r w:rsidR="003703E9">
        <w:t xml:space="preserve"> Manufacture</w:t>
      </w:r>
      <w:bookmarkEnd w:id="137"/>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8" w:name="_Toc418692176"/>
      <w:r>
        <w:t>Induction Furnace</w:t>
      </w:r>
      <w:bookmarkEnd w:id="138"/>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39" w:name="_Toc418692177"/>
      <w:r>
        <w:t>Charges</w:t>
      </w:r>
      <w:r w:rsidR="00445FD0">
        <w:t xml:space="preserve"> Preparation</w:t>
      </w:r>
      <w:bookmarkEnd w:id="139"/>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0" w:name="_Toc418692211"/>
      <w:r>
        <w:t xml:space="preserve">Figure </w:t>
      </w:r>
      <w:fldSimple w:instr=" SEQ Figure \* ARABIC ">
        <w:r w:rsidR="000527F6">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40"/>
      <w:r>
        <w:t xml:space="preserve"> </w:t>
      </w:r>
    </w:p>
    <w:p w14:paraId="78BC8F1B" w14:textId="77777777" w:rsidR="003703E9" w:rsidRDefault="003703E9" w:rsidP="003703E9">
      <w:pPr>
        <w:pStyle w:val="Heading4"/>
      </w:pPr>
      <w:bookmarkStart w:id="141" w:name="_Toc418692178"/>
      <w:r>
        <w:t>Induction Casting of Alloys</w:t>
      </w:r>
      <w:bookmarkEnd w:id="141"/>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2" w:name="_Toc418692179"/>
      <w:r>
        <w:lastRenderedPageBreak/>
        <w:t>Shaping of Targets</w:t>
      </w:r>
      <w:bookmarkEnd w:id="142"/>
    </w:p>
    <w:p w14:paraId="3D516F88" w14:textId="3B287696" w:rsidR="00DC7BBC" w:rsidRDefault="00054265" w:rsidP="00DC7BBC">
      <w:r>
        <w:t>After casting t</w:t>
      </w:r>
      <w:r w:rsidR="00DC7BBC">
        <w:t>h</w:t>
      </w:r>
      <w:bookmarkStart w:id="143" w:name="_GoBack"/>
      <w:bookmarkEnd w:id="143"/>
      <w:r w:rsidR="00DC7BBC">
        <w:t xml:space="preserve">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DF551D" w:rsidRPr="00782FC2" w:rsidRDefault="00DF551D"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DF551D" w:rsidRPr="00782FC2" w:rsidRDefault="00DF551D"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DF551D" w:rsidRPr="00782FC2" w:rsidRDefault="00DF551D"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DF551D" w:rsidRPr="00782FC2" w:rsidRDefault="00DF551D"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DF551D" w:rsidRPr="00782FC2" w:rsidRDefault="00DF551D"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DF551D" w:rsidRPr="00782FC2" w:rsidRDefault="00DF551D"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DF551D" w:rsidRPr="00782FC2" w:rsidRDefault="00DF551D"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DF551D" w:rsidRPr="00782FC2" w:rsidRDefault="00DF551D"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4" w:name="_Ref404154847"/>
      <w:bookmarkStart w:id="145" w:name="_Toc418692212"/>
      <w:r>
        <w:t xml:space="preserve">Figure </w:t>
      </w:r>
      <w:fldSimple w:instr=" SEQ Figure \* ARABIC ">
        <w:r w:rsidR="000527F6">
          <w:rPr>
            <w:noProof/>
          </w:rPr>
          <w:t>14</w:t>
        </w:r>
      </w:fldSimple>
      <w:bookmarkEnd w:id="144"/>
      <w:r w:rsidR="007E51E2">
        <w:t>: (a)</w:t>
      </w:r>
      <w:r w:rsidR="007E51E2" w:rsidRPr="007E51E2">
        <w:t xml:space="preserve"> boron nitrate coated graphite </w:t>
      </w:r>
      <w:r w:rsidR="007E51E2">
        <w:t>c</w:t>
      </w:r>
      <w:commentRangeStart w:id="146"/>
      <w:r>
        <w:t xml:space="preserve">rucible </w:t>
      </w:r>
      <w:commentRangeEnd w:id="146"/>
      <w:r w:rsidR="00804ECF">
        <w:rPr>
          <w:rStyle w:val="CommentReference"/>
          <w:i w:val="0"/>
          <w:iCs w:val="0"/>
          <w:color w:val="auto"/>
        </w:rPr>
        <w:commentReference w:id="146"/>
      </w:r>
      <w:r>
        <w:t>for induction furnace melting of alloys, (b) cracked amorphous plate, (c) riser cut free from main casting, and (d) drilled and partly shaped target.</w:t>
      </w:r>
      <w:bookmarkEnd w:id="145"/>
    </w:p>
    <w:p w14:paraId="645C05DF" w14:textId="6F0D3120" w:rsidR="003703E9" w:rsidRDefault="00DC7BBC" w:rsidP="006A59C4">
      <w:pPr>
        <w:pStyle w:val="Heading2"/>
      </w:pPr>
      <w:bookmarkStart w:id="147" w:name="_Toc418692180"/>
      <w:r>
        <w:t xml:space="preserve">PVD via </w:t>
      </w:r>
      <w:r w:rsidR="003703E9">
        <w:t>Magnetron Sputtering</w:t>
      </w:r>
      <w:bookmarkEnd w:id="147"/>
    </w:p>
    <w:p w14:paraId="3B2ECA11" w14:textId="77777777" w:rsidR="00DC7BBC" w:rsidRDefault="00DC7BBC" w:rsidP="006A59C4">
      <w:pPr>
        <w:pStyle w:val="Heading3"/>
      </w:pPr>
      <w:bookmarkStart w:id="148" w:name="_Toc418692181"/>
      <w:r>
        <w:t>Sputtering of TFMGs and SMGs</w:t>
      </w:r>
      <w:bookmarkEnd w:id="148"/>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9" w:name="_Toc418692182"/>
      <w:r>
        <w:t xml:space="preserve">Sputtering Methods and </w:t>
      </w:r>
      <w:r w:rsidR="00912C05">
        <w:t xml:space="preserve">Initial </w:t>
      </w:r>
      <w:r>
        <w:t>Parameters</w:t>
      </w:r>
      <w:bookmarkEnd w:id="149"/>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2207ED57" w:rsidR="003703E9" w:rsidRDefault="003703E9" w:rsidP="003703E9">
      <w:r>
        <w:t xml:space="preserve">The initial TFMG sputtering parameters </w:t>
      </w:r>
      <w:r w:rsidR="00CF3CE6">
        <w:t>will</w:t>
      </w:r>
      <w:r>
        <w:t xml:space="preserve"> be based on </w:t>
      </w:r>
      <w:r>
        <w:fldChar w:fldCharType="begin"/>
      </w:r>
      <w: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1]</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0"/>
            <w:r>
              <w:t>30 – 50 W</w:t>
            </w:r>
            <w:commentRangeEnd w:id="150"/>
            <w:r>
              <w:rPr>
                <w:rStyle w:val="CommentReference"/>
              </w:rPr>
              <w:commentReference w:id="150"/>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1" w:name="_Toc418692183"/>
      <w:r>
        <w:t xml:space="preserve">Examined </w:t>
      </w:r>
      <w:r w:rsidR="003703E9">
        <w:t>Substrates</w:t>
      </w:r>
      <w:bookmarkEnd w:id="151"/>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2" w:name="_Toc418692184"/>
      <w:r>
        <w:t>Water Soluble S</w:t>
      </w:r>
      <w:r w:rsidR="003703E9">
        <w:t>ubstrate</w:t>
      </w:r>
      <w:bookmarkEnd w:id="152"/>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3" w:name="_Toc418692185"/>
      <w:r>
        <w:t>BMG Substrate</w:t>
      </w:r>
      <w:bookmarkEnd w:id="153"/>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4"/>
      <w:r>
        <w:t xml:space="preserve">same methods </w:t>
      </w:r>
      <w:commentRangeEnd w:id="154"/>
      <w:r w:rsidR="0002354E">
        <w:rPr>
          <w:rStyle w:val="CommentReference"/>
        </w:rPr>
        <w:commentReference w:id="154"/>
      </w:r>
      <w:r>
        <w:t xml:space="preserve">used to produce targets. </w:t>
      </w:r>
    </w:p>
    <w:p w14:paraId="3B5197DE" w14:textId="2BE5AFAC" w:rsidR="003703E9" w:rsidRDefault="00AC5969" w:rsidP="00270D6D">
      <w:pPr>
        <w:pStyle w:val="Heading3"/>
      </w:pPr>
      <w:bookmarkStart w:id="155" w:name="_Toc418692186"/>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55"/>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6" w:name="_Toc418692187"/>
      <w:r>
        <w:t>Film Characterisation</w:t>
      </w:r>
      <w:bookmarkEnd w:id="156"/>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7" w:name="_Toc418692188"/>
      <w:r>
        <w:t>Physical and Chemical Properties</w:t>
      </w:r>
      <w:bookmarkEnd w:id="157"/>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8" w:name="_Toc418692189"/>
      <w:r>
        <w:t xml:space="preserve">Biocompatibility and </w:t>
      </w:r>
      <w:proofErr w:type="spellStart"/>
      <w:r>
        <w:t>Bioabsorption</w:t>
      </w:r>
      <w:bookmarkEnd w:id="158"/>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9" w:name="_Toc418692190"/>
      <w:r>
        <w:t>Quality of Deposition</w:t>
      </w:r>
      <w:bookmarkEnd w:id="159"/>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0" w:name="_Toc418692191"/>
      <w:r>
        <w:lastRenderedPageBreak/>
        <w:t>Preliminary Results</w:t>
      </w:r>
      <w:bookmarkEnd w:id="160"/>
    </w:p>
    <w:p w14:paraId="22711F62" w14:textId="537530C0" w:rsidR="004F151E" w:rsidRDefault="004F151E" w:rsidP="00782FC2">
      <w:pPr>
        <w:pStyle w:val="Heading2"/>
      </w:pPr>
      <w:bookmarkStart w:id="161" w:name="_Toc418692192"/>
      <w:r>
        <w:t>Experimental Results</w:t>
      </w:r>
      <w:bookmarkEnd w:id="161"/>
    </w:p>
    <w:p w14:paraId="45B1D42A" w14:textId="09403705" w:rsidR="00BC4BDE" w:rsidRDefault="00BC4BDE" w:rsidP="00BC4BDE">
      <w:pPr>
        <w:pStyle w:val="Heading3"/>
      </w:pPr>
      <w:bookmarkStart w:id="162" w:name="_Toc418692193"/>
      <w:r>
        <w:t>Casting Challenges</w:t>
      </w:r>
      <w:r w:rsidR="00635559">
        <w:t xml:space="preserve"> and Observations</w:t>
      </w:r>
      <w:bookmarkEnd w:id="162"/>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3" w:name="_Toc418692194"/>
      <w:r>
        <w:t>DSC Scans</w:t>
      </w:r>
      <w:bookmarkEnd w:id="163"/>
    </w:p>
    <w:p w14:paraId="508F9074" w14:textId="56F25F33"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toughs. Scans are performed at heating rate of 20K/min in sealed alumina crucibles under a protective Ar atmosphere.</w:t>
      </w:r>
    </w:p>
    <w:p w14:paraId="352DE4DB" w14:textId="3272BFB1" w:rsidR="004B07D9" w:rsidRDefault="004B07D9" w:rsidP="004B07D9">
      <w:pPr>
        <w:pStyle w:val="Heading3"/>
      </w:pPr>
      <w:bookmarkStart w:id="164" w:name="_Toc418692195"/>
      <w:r>
        <w:t>Target Composition</w:t>
      </w:r>
      <w:bookmarkEnd w:id="164"/>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0527F6">
        <w:t xml:space="preserve">Figure </w:t>
      </w:r>
      <w:r w:rsidR="000527F6">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501385B" w:rsidR="003C2898" w:rsidRDefault="003C2898" w:rsidP="003C2898">
      <w:pPr>
        <w:pStyle w:val="Caption"/>
      </w:pPr>
      <w:bookmarkStart w:id="165" w:name="_Toc418692213"/>
      <w:r>
        <w:t xml:space="preserve">Figure </w:t>
      </w:r>
      <w:fldSimple w:instr=" SEQ Figure \* ARABIC ">
        <w:r w:rsidR="000527F6">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troughs 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5"/>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6"/>
      <w:r>
        <w:t>26% Zn. This is a loss of about 13% Zn, or 8 grams of the total 108 grams of alloy cast.</w:t>
      </w:r>
      <w:commentRangeEnd w:id="166"/>
      <w:r>
        <w:rPr>
          <w:rStyle w:val="CommentReference"/>
        </w:rPr>
        <w:commentReference w:id="166"/>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7" w:name="_Toc386545850"/>
      <w:bookmarkStart w:id="168" w:name="_Toc418692196"/>
      <w:r>
        <w:lastRenderedPageBreak/>
        <w:t>References</w:t>
      </w:r>
      <w:bookmarkEnd w:id="167"/>
      <w:bookmarkEnd w:id="168"/>
    </w:p>
    <w:p w14:paraId="25EDF6A9" w14:textId="77777777" w:rsidR="004E0F86" w:rsidRDefault="004E0F86" w:rsidP="00F5052B"/>
    <w:p w14:paraId="578B7CEC" w14:textId="77777777" w:rsidR="004D258D" w:rsidRPr="004D258D" w:rsidRDefault="004E0F86" w:rsidP="004D258D">
      <w:pPr>
        <w:pStyle w:val="EndNoteBibliography"/>
        <w:spacing w:after="0"/>
        <w:ind w:left="720" w:hanging="720"/>
      </w:pPr>
      <w:r>
        <w:fldChar w:fldCharType="begin"/>
      </w:r>
      <w:r>
        <w:instrText xml:space="preserve"> ADDIN EN.REFLIST </w:instrText>
      </w:r>
      <w:r>
        <w:fldChar w:fldCharType="separate"/>
      </w:r>
      <w:r w:rsidR="004D258D" w:rsidRPr="004D258D">
        <w:t>[1]</w:t>
      </w:r>
      <w:r w:rsidR="004D258D" w:rsidRPr="004D258D">
        <w:tab/>
        <w:t xml:space="preserve">A. L. Greer, Y. Q. Cheng, and E. Ma, "Shear bands in metallic glasses," </w:t>
      </w:r>
      <w:r w:rsidR="004D258D" w:rsidRPr="004D258D">
        <w:rPr>
          <w:i/>
        </w:rPr>
        <w:t xml:space="preserve">Materials Science and Engineering: R: Reports, </w:t>
      </w:r>
      <w:r w:rsidR="004D258D" w:rsidRPr="004D258D">
        <w:t>vol. 74, pp. 71-132, 4// 2013.</w:t>
      </w:r>
    </w:p>
    <w:p w14:paraId="24BCA10B" w14:textId="77777777" w:rsidR="004D258D" w:rsidRPr="004D258D" w:rsidRDefault="004D258D" w:rsidP="004D258D">
      <w:pPr>
        <w:pStyle w:val="EndNoteBibliography"/>
        <w:spacing w:after="0"/>
        <w:ind w:left="720" w:hanging="720"/>
      </w:pPr>
      <w:r w:rsidRPr="004D258D">
        <w:t>[2]</w:t>
      </w:r>
      <w:r w:rsidRPr="004D258D">
        <w:tab/>
        <w:t xml:space="preserve">M. Ediger, C. Angell, and S. R. Nagel, "Supercooled liquids and glasses," </w:t>
      </w:r>
      <w:r w:rsidRPr="004D258D">
        <w:rPr>
          <w:i/>
        </w:rPr>
        <w:t xml:space="preserve">The journal of physical chemistry, </w:t>
      </w:r>
      <w:r w:rsidRPr="004D258D">
        <w:t>vol. 100, pp. 13200-13212, 1996.</w:t>
      </w:r>
    </w:p>
    <w:p w14:paraId="4BADA42E" w14:textId="77777777" w:rsidR="004D258D" w:rsidRPr="004D258D" w:rsidRDefault="004D258D" w:rsidP="004D258D">
      <w:pPr>
        <w:pStyle w:val="EndNoteBibliography"/>
        <w:spacing w:after="0"/>
        <w:ind w:left="720" w:hanging="720"/>
      </w:pPr>
      <w:r w:rsidRPr="004D258D">
        <w:t>[3]</w:t>
      </w:r>
      <w:r w:rsidRPr="004D258D">
        <w:tab/>
        <w:t>D. P. Aji, A. Hirata, F. Zhu, L. Pan, K. M. Reddy, S. Song</w:t>
      </w:r>
      <w:r w:rsidRPr="004D258D">
        <w:rPr>
          <w:i/>
        </w:rPr>
        <w:t>, et al.</w:t>
      </w:r>
      <w:r w:rsidRPr="004D258D">
        <w:t xml:space="preserve">, "Ultrastrong and Ultrastable Metallic Glass," </w:t>
      </w:r>
      <w:r w:rsidRPr="004D258D">
        <w:rPr>
          <w:i/>
        </w:rPr>
        <w:t xml:space="preserve">arXiv preprint arXiv:1306.1575, </w:t>
      </w:r>
      <w:r w:rsidRPr="004D258D">
        <w:t>2013.</w:t>
      </w:r>
    </w:p>
    <w:p w14:paraId="456C68A4" w14:textId="77777777" w:rsidR="004D258D" w:rsidRPr="004D258D" w:rsidRDefault="004D258D" w:rsidP="004D258D">
      <w:pPr>
        <w:pStyle w:val="EndNoteBibliography"/>
        <w:spacing w:after="0"/>
        <w:ind w:left="720" w:hanging="720"/>
      </w:pPr>
      <w:r w:rsidRPr="004D258D">
        <w:t>[4]</w:t>
      </w:r>
      <w:r w:rsidRPr="004D258D">
        <w:tab/>
        <w:t>W. Klement, R. Willens, and P. Duwez, "Non-crystalline structure in solidified gold–silicon alloys," 1960.</w:t>
      </w:r>
    </w:p>
    <w:p w14:paraId="27A108DE" w14:textId="77777777" w:rsidR="004D258D" w:rsidRPr="004D258D" w:rsidRDefault="004D258D" w:rsidP="004D258D">
      <w:pPr>
        <w:pStyle w:val="EndNoteBibliography"/>
        <w:spacing w:after="0"/>
        <w:ind w:left="720" w:hanging="720"/>
      </w:pPr>
      <w:r w:rsidRPr="004D258D">
        <w:t>[5]</w:t>
      </w:r>
      <w:r w:rsidRPr="004D258D">
        <w:tab/>
        <w:t xml:space="preserve">A. Inoue, "Stabilization of metallic supercooled liquid and bulk amorphous alloys," </w:t>
      </w:r>
      <w:r w:rsidRPr="004D258D">
        <w:rPr>
          <w:i/>
        </w:rPr>
        <w:t xml:space="preserve">Acta Materialia, </w:t>
      </w:r>
      <w:r w:rsidRPr="004D258D">
        <w:t>vol. 48, pp. 279-306, 1/1/ 2000.</w:t>
      </w:r>
    </w:p>
    <w:p w14:paraId="1914BAF1" w14:textId="77777777" w:rsidR="004D258D" w:rsidRPr="004D258D" w:rsidRDefault="004D258D" w:rsidP="004D258D">
      <w:pPr>
        <w:pStyle w:val="EndNoteBibliography"/>
        <w:spacing w:after="0"/>
        <w:ind w:left="720" w:hanging="720"/>
      </w:pPr>
      <w:r w:rsidRPr="004D258D">
        <w:t>[6]</w:t>
      </w:r>
      <w:r w:rsidRPr="004D258D">
        <w:tab/>
        <w:t xml:space="preserve">M. M. Trexler and N. N. Thadhani, "Mechanical properties of bulk metallic glasses," </w:t>
      </w:r>
      <w:r w:rsidRPr="004D258D">
        <w:rPr>
          <w:i/>
        </w:rPr>
        <w:t xml:space="preserve">Progress in Materials Science, </w:t>
      </w:r>
      <w:r w:rsidRPr="004D258D">
        <w:t>vol. 55, pp. 759-839, 11// 2010.</w:t>
      </w:r>
    </w:p>
    <w:p w14:paraId="7F3CB727" w14:textId="77777777" w:rsidR="004D258D" w:rsidRPr="004D258D" w:rsidRDefault="004D258D" w:rsidP="004D258D">
      <w:pPr>
        <w:pStyle w:val="EndNoteBibliography"/>
        <w:spacing w:after="0"/>
        <w:ind w:left="720" w:hanging="720"/>
      </w:pPr>
      <w:r w:rsidRPr="004D258D">
        <w:t>[7]</w:t>
      </w:r>
      <w:r w:rsidRPr="004D258D">
        <w:tab/>
        <w:t xml:space="preserve">J. Schroers, "Processing of Bulk Metallic Glass," </w:t>
      </w:r>
      <w:r w:rsidRPr="004D258D">
        <w:rPr>
          <w:i/>
        </w:rPr>
        <w:t xml:space="preserve">Advanced Materials, </w:t>
      </w:r>
      <w:r w:rsidRPr="004D258D">
        <w:t>vol. 22, pp. 1566-1597, 2010.</w:t>
      </w:r>
    </w:p>
    <w:p w14:paraId="3D0A199F" w14:textId="77777777" w:rsidR="004D258D" w:rsidRPr="004D258D" w:rsidRDefault="004D258D" w:rsidP="004D258D">
      <w:pPr>
        <w:pStyle w:val="EndNoteBibliography"/>
        <w:spacing w:after="0"/>
        <w:ind w:left="720" w:hanging="720"/>
      </w:pPr>
      <w:r w:rsidRPr="004D258D">
        <w:t>[8]</w:t>
      </w:r>
      <w:r w:rsidRPr="004D258D">
        <w:tab/>
        <w:t>J. P. Chu, J. E. Greene, J. S. C. Jang, J. C. Huang, Y.-L. Shen, P. K. Liaw</w:t>
      </w:r>
      <w:r w:rsidRPr="004D258D">
        <w:rPr>
          <w:i/>
        </w:rPr>
        <w:t>, et al.</w:t>
      </w:r>
      <w:r w:rsidRPr="004D258D">
        <w:t xml:space="preserve">, "Bendable bulk metallic glass: Effects of a thin, adhesive, strong, and ductile coating," </w:t>
      </w:r>
      <w:r w:rsidRPr="004D258D">
        <w:rPr>
          <w:i/>
        </w:rPr>
        <w:t xml:space="preserve">Acta Materialia, </w:t>
      </w:r>
      <w:r w:rsidRPr="004D258D">
        <w:t>vol. 60, pp. 3226-3238, 4// 2012.</w:t>
      </w:r>
    </w:p>
    <w:p w14:paraId="38CED6A7" w14:textId="77777777" w:rsidR="004D258D" w:rsidRPr="004D258D" w:rsidRDefault="004D258D" w:rsidP="004D258D">
      <w:pPr>
        <w:pStyle w:val="EndNoteBibliography"/>
        <w:spacing w:after="0"/>
        <w:ind w:left="720" w:hanging="720"/>
      </w:pPr>
      <w:r w:rsidRPr="004D258D">
        <w:t>[9]</w:t>
      </w:r>
      <w:r w:rsidRPr="004D258D">
        <w:tab/>
        <w:t>F. X. Liu, F. Q. Yang, Y. F. Gao, W. H. Jiang, Y. F. Guan, P. D. Rack</w:t>
      </w:r>
      <w:r w:rsidRPr="004D258D">
        <w:rPr>
          <w:i/>
        </w:rPr>
        <w:t>, et al.</w:t>
      </w:r>
      <w:r w:rsidRPr="004D258D">
        <w:t xml:space="preserve">, "Micro-scratch study of a magnetron-sputtered Zr-based metallic-glass film," </w:t>
      </w:r>
      <w:r w:rsidRPr="004D258D">
        <w:rPr>
          <w:i/>
        </w:rPr>
        <w:t xml:space="preserve">Surface and Coatings Technology, </w:t>
      </w:r>
      <w:r w:rsidRPr="004D258D">
        <w:t>vol. 203, pp. 3480-3484, 8/15/ 2009.</w:t>
      </w:r>
    </w:p>
    <w:p w14:paraId="7297A02A" w14:textId="77777777" w:rsidR="004D258D" w:rsidRPr="004D258D" w:rsidRDefault="004D258D" w:rsidP="004D258D">
      <w:pPr>
        <w:pStyle w:val="EndNoteBibliography"/>
        <w:spacing w:after="0"/>
        <w:ind w:left="720" w:hanging="720"/>
      </w:pPr>
      <w:r w:rsidRPr="004D258D">
        <w:t>[10]</w:t>
      </w:r>
      <w:r w:rsidRPr="004D258D">
        <w:tab/>
        <w:t xml:space="preserve">B. Prakash, "Abrasive wear behaviour of Fe, Co and Ni based metallic glasses," </w:t>
      </w:r>
      <w:r w:rsidRPr="004D258D">
        <w:rPr>
          <w:i/>
        </w:rPr>
        <w:t xml:space="preserve">Wear, </w:t>
      </w:r>
      <w:r w:rsidRPr="004D258D">
        <w:t>vol. 258, pp. 217-224, 1// 2005.</w:t>
      </w:r>
    </w:p>
    <w:p w14:paraId="146D2DDC" w14:textId="77777777" w:rsidR="004D258D" w:rsidRPr="004D258D" w:rsidRDefault="004D258D" w:rsidP="004D258D">
      <w:pPr>
        <w:pStyle w:val="EndNoteBibliography"/>
        <w:spacing w:after="0"/>
        <w:ind w:left="720" w:hanging="720"/>
      </w:pPr>
      <w:r w:rsidRPr="004D258D">
        <w:t>[11]</w:t>
      </w:r>
      <w:r w:rsidRPr="004D258D">
        <w:tab/>
        <w:t xml:space="preserve">C. L. Chiang, J. P. Chu, F. X. Liu, P. K. Liaw, and R. A. Buchanan, "A 200nm thick glass-forming metallic film for fatigue-property enhancements," </w:t>
      </w:r>
      <w:r w:rsidRPr="004D258D">
        <w:rPr>
          <w:i/>
        </w:rPr>
        <w:t xml:space="preserve">Applied Physics Letters, </w:t>
      </w:r>
      <w:r w:rsidRPr="004D258D">
        <w:t>vol. 88, pp. -, 2006.</w:t>
      </w:r>
    </w:p>
    <w:p w14:paraId="305CCDB6" w14:textId="77777777" w:rsidR="004D258D" w:rsidRPr="004D258D" w:rsidRDefault="004D258D" w:rsidP="004D258D">
      <w:pPr>
        <w:pStyle w:val="EndNoteBibliography"/>
        <w:spacing w:after="0"/>
        <w:ind w:left="720" w:hanging="720"/>
      </w:pPr>
      <w:r w:rsidRPr="004D258D">
        <w:t>[12]</w:t>
      </w:r>
      <w:r w:rsidRPr="004D258D">
        <w:tab/>
        <w:t xml:space="preserve">J. P. Chu, C. M. Lee, R. T. Huang, and P. K. Liaw, "Zr-based glass-forming film for fatigue-property improvements of 316L stainless steel: Annealing effects," </w:t>
      </w:r>
      <w:r w:rsidRPr="004D258D">
        <w:rPr>
          <w:i/>
        </w:rPr>
        <w:t xml:space="preserve">Surface and Coatings Technology, </w:t>
      </w:r>
      <w:r w:rsidRPr="004D258D">
        <w:t>vol. 205, pp. 4030-4034, 5/15/ 2011.</w:t>
      </w:r>
    </w:p>
    <w:p w14:paraId="1177C300" w14:textId="77777777" w:rsidR="004D258D" w:rsidRPr="004D258D" w:rsidRDefault="004D258D" w:rsidP="004D258D">
      <w:pPr>
        <w:pStyle w:val="EndNoteBibliography"/>
        <w:spacing w:after="0"/>
        <w:ind w:left="720" w:hanging="720"/>
      </w:pPr>
      <w:r w:rsidRPr="004D258D">
        <w:t>[13]</w:t>
      </w:r>
      <w:r w:rsidRPr="004D258D">
        <w:tab/>
        <w:t xml:space="preserve">C. W. Chu, J. S. C. Jang, S. M. Chiu, and J. P. Chu, "Study of the characteristics and corrosion behavior for the Zr-based metallic glass thin film fabricated by pulse magnetron sputtering process," </w:t>
      </w:r>
      <w:r w:rsidRPr="004D258D">
        <w:rPr>
          <w:i/>
        </w:rPr>
        <w:t xml:space="preserve">Thin Solid Films, </w:t>
      </w:r>
      <w:r w:rsidRPr="004D258D">
        <w:t>vol. 517, pp. 4930-4933, 7/1/ 2009.</w:t>
      </w:r>
    </w:p>
    <w:p w14:paraId="2ABD7A66" w14:textId="77777777" w:rsidR="004D258D" w:rsidRPr="004D258D" w:rsidRDefault="004D258D" w:rsidP="004D258D">
      <w:pPr>
        <w:pStyle w:val="EndNoteBibliography"/>
        <w:spacing w:after="0"/>
        <w:ind w:left="720" w:hanging="720"/>
      </w:pPr>
      <w:r w:rsidRPr="004D258D">
        <w:t>[14]</w:t>
      </w:r>
      <w:r w:rsidRPr="004D258D">
        <w:tab/>
        <w:t>P. H. Tsai, Y. Z. Lin, J. B. Li, S. R. Jian, J. S. C. Jang, C. Li</w:t>
      </w:r>
      <w:r w:rsidRPr="004D258D">
        <w:rPr>
          <w:i/>
        </w:rPr>
        <w:t>, et al.</w:t>
      </w:r>
      <w:r w:rsidRPr="004D258D">
        <w:t xml:space="preserve">, "Sharpness improvement of surgical blade by means of ZrCuAlAgSi metallic glass and metallic glass thin film coating," </w:t>
      </w:r>
      <w:r w:rsidRPr="004D258D">
        <w:rPr>
          <w:i/>
        </w:rPr>
        <w:t xml:space="preserve">Intermetallics, </w:t>
      </w:r>
      <w:r w:rsidRPr="004D258D">
        <w:t>vol. 31, pp. 127-131, 12// 2012.</w:t>
      </w:r>
    </w:p>
    <w:p w14:paraId="0C8DF14E" w14:textId="77777777" w:rsidR="004D258D" w:rsidRPr="004D258D" w:rsidRDefault="004D258D" w:rsidP="004D258D">
      <w:pPr>
        <w:pStyle w:val="EndNoteBibliography"/>
        <w:spacing w:after="0"/>
        <w:ind w:left="720" w:hanging="720"/>
      </w:pPr>
      <w:r w:rsidRPr="004D258D">
        <w:t>[15]</w:t>
      </w:r>
      <w:r w:rsidRPr="004D258D">
        <w:tab/>
        <w:t>J. P. Chu, J. S. C. Jang, J. C. Huang, H. S. Chou, Y. Yang, J. C. Ye</w:t>
      </w:r>
      <w:r w:rsidRPr="004D258D">
        <w:rPr>
          <w:i/>
        </w:rPr>
        <w:t>, et al.</w:t>
      </w:r>
      <w:r w:rsidRPr="004D258D">
        <w:t xml:space="preserve">, "Thin film metallic glasses: Unique properties and potential applications," </w:t>
      </w:r>
      <w:r w:rsidRPr="004D258D">
        <w:rPr>
          <w:i/>
        </w:rPr>
        <w:t xml:space="preserve">Thin Solid Films, </w:t>
      </w:r>
      <w:r w:rsidRPr="004D258D">
        <w:t>vol. 520, pp. 5097-5122, 6/1/ 2012.</w:t>
      </w:r>
    </w:p>
    <w:p w14:paraId="4E49CD44" w14:textId="77777777" w:rsidR="004D258D" w:rsidRPr="004D258D" w:rsidRDefault="004D258D" w:rsidP="004D258D">
      <w:pPr>
        <w:pStyle w:val="EndNoteBibliography"/>
        <w:spacing w:after="0"/>
        <w:ind w:left="720" w:hanging="720"/>
      </w:pPr>
      <w:r w:rsidRPr="004D258D">
        <w:t>[16]</w:t>
      </w:r>
      <w:r w:rsidRPr="004D258D">
        <w:tab/>
        <w:t xml:space="preserve">H. U. Krebs and O. Bremert, "Pulsed laser deposition of thin metallic alloys," </w:t>
      </w:r>
      <w:r w:rsidRPr="004D258D">
        <w:rPr>
          <w:i/>
        </w:rPr>
        <w:t xml:space="preserve">Applied Physics Letters, </w:t>
      </w:r>
      <w:r w:rsidRPr="004D258D">
        <w:t>vol. 62, pp. 2341-2343, 1993.</w:t>
      </w:r>
    </w:p>
    <w:p w14:paraId="0043685D" w14:textId="77777777" w:rsidR="004D258D" w:rsidRPr="004D258D" w:rsidRDefault="004D258D" w:rsidP="004D258D">
      <w:pPr>
        <w:pStyle w:val="EndNoteBibliography"/>
        <w:spacing w:after="0"/>
        <w:ind w:left="720" w:hanging="720"/>
      </w:pPr>
      <w:r w:rsidRPr="004D258D">
        <w:t>[17]</w:t>
      </w:r>
      <w:r w:rsidRPr="004D258D">
        <w:tab/>
        <w:t>D. Dijkkamp, T. Venkatesan, X. Wu, S. Shaheen, N. Jisrawi, Y. Min‐Lee</w:t>
      </w:r>
      <w:r w:rsidRPr="004D258D">
        <w:rPr>
          <w:i/>
        </w:rPr>
        <w:t>, et al.</w:t>
      </w:r>
      <w:r w:rsidRPr="004D258D">
        <w:t xml:space="preserve">, "Preparation of Y‐Ba‐Cu oxide superconductor thin films using pulsed laser evaporation from high Tc bulk material," </w:t>
      </w:r>
      <w:r w:rsidRPr="004D258D">
        <w:rPr>
          <w:i/>
        </w:rPr>
        <w:t xml:space="preserve">Applied Physics Letters, </w:t>
      </w:r>
      <w:r w:rsidRPr="004D258D">
        <w:t>vol. 51, pp. 619-621, 1987.</w:t>
      </w:r>
    </w:p>
    <w:p w14:paraId="77436B2D" w14:textId="77777777" w:rsidR="004D258D" w:rsidRPr="004D258D" w:rsidRDefault="004D258D" w:rsidP="004D258D">
      <w:pPr>
        <w:pStyle w:val="EndNoteBibliography"/>
        <w:spacing w:after="0"/>
        <w:ind w:left="720" w:hanging="720"/>
      </w:pPr>
      <w:r w:rsidRPr="004D258D">
        <w:t>[18]</w:t>
      </w:r>
      <w:r w:rsidRPr="004D258D">
        <w:tab/>
        <w:t xml:space="preserve">J. Heitz, X. Wang, P. Schwab, D. Bäuerle, and L. Schultz, "KrF laser‐induced ablation and patterning of Y–Ba–Cu–O films," </w:t>
      </w:r>
      <w:r w:rsidRPr="004D258D">
        <w:rPr>
          <w:i/>
        </w:rPr>
        <w:t xml:space="preserve">Journal of Applied Physics, </w:t>
      </w:r>
      <w:r w:rsidRPr="004D258D">
        <w:t>vol. 68, pp. 2512-2514, 1990.</w:t>
      </w:r>
    </w:p>
    <w:p w14:paraId="31B1175B" w14:textId="77777777" w:rsidR="004D258D" w:rsidRPr="004D258D" w:rsidRDefault="004D258D" w:rsidP="004D258D">
      <w:pPr>
        <w:pStyle w:val="EndNoteBibliography"/>
        <w:spacing w:after="0"/>
        <w:ind w:left="720" w:hanging="720"/>
      </w:pPr>
      <w:r w:rsidRPr="004D258D">
        <w:t>[19]</w:t>
      </w:r>
      <w:r w:rsidRPr="004D258D">
        <w:tab/>
        <w:t>J. D. Cao, "Processing and properties of biocompatible metallic glasses," M. Ferry and K. Laws, Eds., ed: Thesis (Ph.D) - University of New South Wales - Australia, 2013.</w:t>
      </w:r>
    </w:p>
    <w:p w14:paraId="037CB5D5" w14:textId="77777777" w:rsidR="004D258D" w:rsidRPr="004D258D" w:rsidRDefault="004D258D" w:rsidP="004D258D">
      <w:pPr>
        <w:pStyle w:val="EndNoteBibliography"/>
        <w:spacing w:after="0"/>
        <w:ind w:left="720" w:hanging="720"/>
      </w:pPr>
      <w:r w:rsidRPr="004D258D">
        <w:t>[20]</w:t>
      </w:r>
      <w:r w:rsidRPr="004D258D">
        <w:tab/>
        <w:t xml:space="preserve">T. E. Brown, T. L. Brown, H. E. H. LeMay, B. E. Bursten, C. Murphy, and P. Woodward, </w:t>
      </w:r>
      <w:r w:rsidRPr="004D258D">
        <w:rPr>
          <w:i/>
        </w:rPr>
        <w:t>Chemistry: The Central Science</w:t>
      </w:r>
      <w:r w:rsidRPr="004D258D">
        <w:t>: Pearson Education, 2014.</w:t>
      </w:r>
    </w:p>
    <w:p w14:paraId="73AA02FF" w14:textId="77777777" w:rsidR="004D258D" w:rsidRPr="004D258D" w:rsidRDefault="004D258D" w:rsidP="004D258D">
      <w:pPr>
        <w:pStyle w:val="EndNoteBibliography"/>
        <w:spacing w:after="0"/>
        <w:ind w:left="720" w:hanging="720"/>
      </w:pPr>
      <w:r w:rsidRPr="004D258D">
        <w:lastRenderedPageBreak/>
        <w:t>[21]</w:t>
      </w:r>
      <w:r w:rsidRPr="004D258D">
        <w:tab/>
        <w:t>Y. H. Liu, T. Fujita, A. Hirata, S. Li, H. W. Liu, W. Zhang</w:t>
      </w:r>
      <w:r w:rsidRPr="004D258D">
        <w:rPr>
          <w:i/>
        </w:rPr>
        <w:t>, et al.</w:t>
      </w:r>
      <w:r w:rsidRPr="004D258D">
        <w:t xml:space="preserve">, "Deposition of multicomponent metallic glass films by single-target magnetron sputtering," </w:t>
      </w:r>
      <w:r w:rsidRPr="004D258D">
        <w:rPr>
          <w:i/>
        </w:rPr>
        <w:t xml:space="preserve">Intermetallics, </w:t>
      </w:r>
      <w:r w:rsidRPr="004D258D">
        <w:t>vol. 21, pp. 105-114, 2// 2012.</w:t>
      </w:r>
    </w:p>
    <w:p w14:paraId="0FA67576" w14:textId="77777777" w:rsidR="004D258D" w:rsidRPr="004D258D" w:rsidRDefault="004D258D" w:rsidP="004D258D">
      <w:pPr>
        <w:pStyle w:val="EndNoteBibliography"/>
        <w:spacing w:after="0"/>
        <w:ind w:left="720" w:hanging="720"/>
      </w:pPr>
      <w:r w:rsidRPr="004D258D">
        <w:t>[22]</w:t>
      </w:r>
      <w:r w:rsidRPr="004D258D">
        <w:tab/>
        <w:t xml:space="preserve">K. Kondoh, K. Kawabata, T. Serikawa, and H. Kimura, "Structural Characteristics and Crystallization of Metallic Glass Sputtered Films by Using Zr System Target," </w:t>
      </w:r>
      <w:r w:rsidRPr="004D258D">
        <w:rPr>
          <w:i/>
        </w:rPr>
        <w:t xml:space="preserve">Advances in Materials Science and Engineering, </w:t>
      </w:r>
      <w:r w:rsidRPr="004D258D">
        <w:t>vol. 2008, 2008.</w:t>
      </w:r>
    </w:p>
    <w:p w14:paraId="130E3130" w14:textId="77777777" w:rsidR="004D258D" w:rsidRPr="004D258D" w:rsidRDefault="004D258D" w:rsidP="004D258D">
      <w:pPr>
        <w:pStyle w:val="EndNoteBibliography"/>
        <w:spacing w:after="0"/>
        <w:ind w:left="720" w:hanging="720"/>
      </w:pPr>
      <w:r w:rsidRPr="004D258D">
        <w:t>[23]</w:t>
      </w:r>
      <w:r w:rsidRPr="004D258D">
        <w:tab/>
        <w:t>Y. P. Deng, Y. F. Guan, J. D. Fowlkes, S. Q. Wen, F. X. Liu, G. M. Pharr</w:t>
      </w:r>
      <w:r w:rsidRPr="004D258D">
        <w:rPr>
          <w:i/>
        </w:rPr>
        <w:t>, et al.</w:t>
      </w:r>
      <w:r w:rsidRPr="004D258D">
        <w:t xml:space="preserve">, "A combinatorial thin film sputtering approach for synthesizing and characterizing ternary ZrCuAl metallic glasses," </w:t>
      </w:r>
      <w:r w:rsidRPr="004D258D">
        <w:rPr>
          <w:i/>
        </w:rPr>
        <w:t xml:space="preserve">Intermetallics, </w:t>
      </w:r>
      <w:r w:rsidRPr="004D258D">
        <w:t>vol. 15, pp. 1208-1216, 9// 2007.</w:t>
      </w:r>
    </w:p>
    <w:p w14:paraId="6550F18D" w14:textId="77777777" w:rsidR="004D258D" w:rsidRPr="004D258D" w:rsidRDefault="004D258D" w:rsidP="004D258D">
      <w:pPr>
        <w:pStyle w:val="EndNoteBibliography"/>
        <w:spacing w:after="0"/>
        <w:ind w:left="720" w:hanging="720"/>
      </w:pPr>
      <w:r w:rsidRPr="004D258D">
        <w:t>[24]</w:t>
      </w:r>
      <w:r w:rsidRPr="004D258D">
        <w:tab/>
        <w:t>J. Qin, X. Yong, Z. Xin-Yu, L. Gong, L. Li-Xin, X. Zhe</w:t>
      </w:r>
      <w:r w:rsidRPr="004D258D">
        <w:rPr>
          <w:i/>
        </w:rPr>
        <w:t>, et al.</w:t>
      </w:r>
      <w:r w:rsidRPr="004D258D">
        <w:t xml:space="preserve">, "Zr-Cu amorphous films prepared by magnetron co-sputtering deposition of pure Zr and Cu," </w:t>
      </w:r>
      <w:r w:rsidRPr="004D258D">
        <w:rPr>
          <w:i/>
        </w:rPr>
        <w:t xml:space="preserve">Chinese Physics Letters, </w:t>
      </w:r>
      <w:r w:rsidRPr="004D258D">
        <w:t>vol. 26, p. 086109, 2009.</w:t>
      </w:r>
    </w:p>
    <w:p w14:paraId="50247627" w14:textId="77777777" w:rsidR="004D258D" w:rsidRPr="004D258D" w:rsidRDefault="004D258D" w:rsidP="004D258D">
      <w:pPr>
        <w:pStyle w:val="EndNoteBibliography"/>
        <w:spacing w:after="0"/>
        <w:ind w:left="720" w:hanging="720"/>
      </w:pPr>
      <w:r w:rsidRPr="004D258D">
        <w:t>[25]</w:t>
      </w:r>
      <w:r w:rsidRPr="004D258D">
        <w:tab/>
        <w:t>M. Apreutesei, P. Steyer, L. Joly-Pottuz, A. Billard, J. Qiao, S. Cardinal</w:t>
      </w:r>
      <w:r w:rsidRPr="004D258D">
        <w:rPr>
          <w:i/>
        </w:rPr>
        <w:t>, et al.</w:t>
      </w:r>
      <w:r w:rsidRPr="004D258D">
        <w:t xml:space="preserve">, "Microstructural, thermal and mechanical behavior of co-sputtered binary Zr–Cu thin film metallic glasses," </w:t>
      </w:r>
      <w:r w:rsidRPr="004D258D">
        <w:rPr>
          <w:i/>
        </w:rPr>
        <w:t xml:space="preserve">Thin Solid Films, </w:t>
      </w:r>
      <w:r w:rsidRPr="004D258D">
        <w:t>vol. 561, pp. 53-59, 6/30/ 2014.</w:t>
      </w:r>
    </w:p>
    <w:p w14:paraId="61A7CA6F" w14:textId="77777777" w:rsidR="004D258D" w:rsidRPr="004D258D" w:rsidRDefault="004D258D" w:rsidP="004D258D">
      <w:pPr>
        <w:pStyle w:val="EndNoteBibliography"/>
        <w:spacing w:after="0"/>
        <w:ind w:left="720" w:hanging="720"/>
      </w:pPr>
      <w:r w:rsidRPr="004D258D">
        <w:t>[26]</w:t>
      </w:r>
      <w:r w:rsidRPr="004D258D">
        <w:tab/>
        <w:t>S. F. Swallen, K. L. Kearns, M. K. Mapes, Y. S. Kim, R. J. McMahon, M. D. Ediger</w:t>
      </w:r>
      <w:r w:rsidRPr="004D258D">
        <w:rPr>
          <w:i/>
        </w:rPr>
        <w:t>, et al.</w:t>
      </w:r>
      <w:r w:rsidRPr="004D258D">
        <w:t xml:space="preserve">, "Organic glasses with exceptional thermodynamic and kinetic stability," </w:t>
      </w:r>
      <w:r w:rsidRPr="004D258D">
        <w:rPr>
          <w:i/>
        </w:rPr>
        <w:t xml:space="preserve">Science, </w:t>
      </w:r>
      <w:r w:rsidRPr="004D258D">
        <w:t>vol. 315, pp. 353-356, 2007.</w:t>
      </w:r>
    </w:p>
    <w:p w14:paraId="2A4992E3" w14:textId="77777777" w:rsidR="004D258D" w:rsidRPr="004D258D" w:rsidRDefault="004D258D" w:rsidP="004D258D">
      <w:pPr>
        <w:pStyle w:val="EndNoteBibliography"/>
        <w:spacing w:after="0"/>
        <w:ind w:left="720" w:hanging="720"/>
      </w:pPr>
      <w:r w:rsidRPr="004D258D">
        <w:t>[27]</w:t>
      </w:r>
      <w:r w:rsidRPr="004D258D">
        <w:tab/>
        <w:t xml:space="preserve">K. Dawson, L. Zhu, L. A. Kopff, R. J. McMahon, L. Yu, and M. Ediger, "Highly stable vapor-deposited glasses of four tris-naphthylbenzene isomers," </w:t>
      </w:r>
      <w:r w:rsidRPr="004D258D">
        <w:rPr>
          <w:i/>
        </w:rPr>
        <w:t xml:space="preserve">The Journal of Physical Chemistry Letters, </w:t>
      </w:r>
      <w:r w:rsidRPr="004D258D">
        <w:t>vol. 2, pp. 2683-2687, 2011.</w:t>
      </w:r>
    </w:p>
    <w:p w14:paraId="5FA70C47" w14:textId="77777777" w:rsidR="004D258D" w:rsidRPr="004D258D" w:rsidRDefault="004D258D" w:rsidP="004D258D">
      <w:pPr>
        <w:pStyle w:val="EndNoteBibliography"/>
        <w:spacing w:after="0"/>
        <w:ind w:left="720" w:hanging="720"/>
      </w:pPr>
      <w:r w:rsidRPr="004D258D">
        <w:t>[28]</w:t>
      </w:r>
      <w:r w:rsidRPr="004D258D">
        <w:tab/>
        <w:t xml:space="preserve">H.-B. Yu, Y. Luo, and K. Samwer, "Ultrastable Metallic Glass," </w:t>
      </w:r>
      <w:r w:rsidRPr="004D258D">
        <w:rPr>
          <w:i/>
        </w:rPr>
        <w:t xml:space="preserve">Advanced Materials, </w:t>
      </w:r>
      <w:r w:rsidRPr="004D258D">
        <w:t>vol. 25, pp. 5904-5908, 2013.</w:t>
      </w:r>
    </w:p>
    <w:p w14:paraId="7A9E6797" w14:textId="77777777" w:rsidR="004D258D" w:rsidRPr="004D258D" w:rsidRDefault="004D258D" w:rsidP="004D258D">
      <w:pPr>
        <w:pStyle w:val="EndNoteBibliography"/>
        <w:spacing w:after="0"/>
        <w:ind w:left="720" w:hanging="720"/>
      </w:pPr>
      <w:r w:rsidRPr="004D258D">
        <w:t>[29]</w:t>
      </w:r>
      <w:r w:rsidRPr="004D258D">
        <w:tab/>
        <w:t>J. Q. Wang, N. Chen, P. Liu, Z. Wang, D. V. Louzguine-Luzgin, M. W. Chen</w:t>
      </w:r>
      <w:r w:rsidRPr="004D258D">
        <w:rPr>
          <w:i/>
        </w:rPr>
        <w:t>, et al.</w:t>
      </w:r>
      <w:r w:rsidRPr="004D258D">
        <w:t xml:space="preserve">, "The ultrastable kinetic behavior of an Au-based nanoglass," </w:t>
      </w:r>
      <w:r w:rsidRPr="004D258D">
        <w:rPr>
          <w:i/>
        </w:rPr>
        <w:t xml:space="preserve">Acta Materialia, </w:t>
      </w:r>
      <w:r w:rsidRPr="004D258D">
        <w:t>vol. 79, pp. 30-36, 10/15/ 2014.</w:t>
      </w:r>
    </w:p>
    <w:p w14:paraId="6AA02D0D" w14:textId="77777777" w:rsidR="004D258D" w:rsidRPr="004D258D" w:rsidRDefault="004D258D" w:rsidP="004D258D">
      <w:pPr>
        <w:pStyle w:val="EndNoteBibliography"/>
        <w:spacing w:after="0"/>
        <w:ind w:left="720" w:hanging="720"/>
      </w:pPr>
      <w:r w:rsidRPr="004D258D">
        <w:t>[30]</w:t>
      </w:r>
      <w:r w:rsidRPr="004D258D">
        <w:tab/>
        <w:t xml:space="preserve">K. Ishii and H. Nakayama, "Structural relaxation of vapor-deposited molecular glasses and supercooled liquids," </w:t>
      </w:r>
      <w:r w:rsidRPr="004D258D">
        <w:rPr>
          <w:i/>
        </w:rPr>
        <w:t xml:space="preserve">Physical Chemistry Chemical Physics, </w:t>
      </w:r>
      <w:r w:rsidRPr="004D258D">
        <w:t>vol. 16, pp. 12073-12092, 2014.</w:t>
      </w:r>
    </w:p>
    <w:p w14:paraId="30025192" w14:textId="77777777" w:rsidR="004D258D" w:rsidRPr="004D258D" w:rsidRDefault="004D258D" w:rsidP="004D258D">
      <w:pPr>
        <w:pStyle w:val="EndNoteBibliography"/>
        <w:spacing w:after="0"/>
        <w:ind w:left="720" w:hanging="720"/>
      </w:pPr>
      <w:r w:rsidRPr="004D258D">
        <w:t>[31]</w:t>
      </w:r>
      <w:r w:rsidRPr="004D258D">
        <w:tab/>
        <w:t xml:space="preserve">K. J. Dawson, L. Zhu, L. Yu, and M. Ediger, "Anisotropic structure and transformation kinetics of vapor-deposited indomethacin glasses," </w:t>
      </w:r>
      <w:r w:rsidRPr="004D258D">
        <w:rPr>
          <w:i/>
        </w:rPr>
        <w:t xml:space="preserve">The Journal of Physical Chemistry B, </w:t>
      </w:r>
      <w:r w:rsidRPr="004D258D">
        <w:t>vol. 115, pp. 455-463, 2010.</w:t>
      </w:r>
    </w:p>
    <w:p w14:paraId="6E0A1D9C" w14:textId="77777777" w:rsidR="004D258D" w:rsidRPr="004D258D" w:rsidRDefault="004D258D" w:rsidP="004D258D">
      <w:pPr>
        <w:pStyle w:val="EndNoteBibliography"/>
        <w:spacing w:after="0"/>
        <w:ind w:left="720" w:hanging="720"/>
      </w:pPr>
      <w:r w:rsidRPr="004D258D">
        <w:t>[32]</w:t>
      </w:r>
      <w:r w:rsidRPr="004D258D">
        <w:tab/>
        <w:t xml:space="preserve">K. L. Kearns, S. F. Swallen, M. Ediger, T. Wu, Y. Sun, and L. Yu, "Hiking down the energy landscape: Progress toward the Kauzmann temperature via vapor deposition," </w:t>
      </w:r>
      <w:r w:rsidRPr="004D258D">
        <w:rPr>
          <w:i/>
        </w:rPr>
        <w:t xml:space="preserve">The Journal of Physical Chemistry B, </w:t>
      </w:r>
      <w:r w:rsidRPr="004D258D">
        <w:t>vol. 112, pp. 4934-4942, 2008.</w:t>
      </w:r>
    </w:p>
    <w:p w14:paraId="5B362831" w14:textId="77777777" w:rsidR="004D258D" w:rsidRPr="004D258D" w:rsidRDefault="004D258D" w:rsidP="004D258D">
      <w:pPr>
        <w:pStyle w:val="EndNoteBibliography"/>
        <w:spacing w:after="0"/>
        <w:ind w:left="720" w:hanging="720"/>
      </w:pPr>
      <w:r w:rsidRPr="004D258D">
        <w:t>[33]</w:t>
      </w:r>
      <w:r w:rsidRPr="004D258D">
        <w:tab/>
        <w:t>Y. Guo, A. Morozov, D. Schneider, J. W. Chung, C. Zhang, M. Waldmann</w:t>
      </w:r>
      <w:r w:rsidRPr="004D258D">
        <w:rPr>
          <w:i/>
        </w:rPr>
        <w:t>, et al.</w:t>
      </w:r>
      <w:r w:rsidRPr="004D258D">
        <w:t xml:space="preserve">, "Ultrastable nanostructured polymer glasses," </w:t>
      </w:r>
      <w:r w:rsidRPr="004D258D">
        <w:rPr>
          <w:i/>
        </w:rPr>
        <w:t xml:space="preserve">Nature materials, </w:t>
      </w:r>
      <w:r w:rsidRPr="004D258D">
        <w:t>vol. 11, pp. 337-343, 2012.</w:t>
      </w:r>
    </w:p>
    <w:p w14:paraId="12260B45" w14:textId="77777777" w:rsidR="004D258D" w:rsidRPr="004D258D" w:rsidRDefault="004D258D" w:rsidP="004D258D">
      <w:pPr>
        <w:pStyle w:val="EndNoteBibliography"/>
        <w:spacing w:after="0"/>
        <w:ind w:left="720" w:hanging="720"/>
      </w:pPr>
      <w:r w:rsidRPr="004D258D">
        <w:t>[34]</w:t>
      </w:r>
      <w:r w:rsidRPr="004D258D">
        <w:tab/>
        <w:t xml:space="preserve">J. E. Shelby, </w:t>
      </w:r>
      <w:r w:rsidRPr="004D258D">
        <w:rPr>
          <w:i/>
        </w:rPr>
        <w:t>Introduction to Glass Science and Technology</w:t>
      </w:r>
      <w:r w:rsidRPr="004D258D">
        <w:t>: Royal Society of Chemistry, 2005.</w:t>
      </w:r>
    </w:p>
    <w:p w14:paraId="6789FBB8" w14:textId="77777777" w:rsidR="004D258D" w:rsidRPr="004D258D" w:rsidRDefault="004D258D" w:rsidP="004D258D">
      <w:pPr>
        <w:pStyle w:val="EndNoteBibliography"/>
        <w:spacing w:after="0"/>
        <w:ind w:left="720" w:hanging="720"/>
      </w:pPr>
      <w:r w:rsidRPr="004D258D">
        <w:t>[35]</w:t>
      </w:r>
      <w:r w:rsidRPr="004D258D">
        <w:tab/>
        <w:t xml:space="preserve">K. Schlüter, C. Zamponi, N. Hort, K. U. Kainer, and E. Quandt, "Polycrystalline and amorphous MgZnCa thin films," </w:t>
      </w:r>
      <w:r w:rsidRPr="004D258D">
        <w:rPr>
          <w:i/>
        </w:rPr>
        <w:t xml:space="preserve">Corrosion Science, </w:t>
      </w:r>
      <w:r w:rsidRPr="004D258D">
        <w:t>vol. 63, pp. 234-238, 10// 2012.</w:t>
      </w:r>
    </w:p>
    <w:p w14:paraId="092256F3" w14:textId="77777777" w:rsidR="004D258D" w:rsidRPr="004D258D" w:rsidRDefault="004D258D" w:rsidP="004D258D">
      <w:pPr>
        <w:pStyle w:val="EndNoteBibliography"/>
        <w:spacing w:after="0"/>
        <w:ind w:left="720" w:hanging="720"/>
      </w:pPr>
      <w:r w:rsidRPr="004D258D">
        <w:t>[36]</w:t>
      </w:r>
      <w:r w:rsidRPr="004D258D">
        <w:tab/>
        <w:t xml:space="preserve">J. D. Cao, P. Martens, K. J. Laws, P. Boughton, and M. Ferry, "Quantitative in vitro assessment of Mg65Zn30Ca5 degradation and its effect on cell viability," </w:t>
      </w:r>
      <w:r w:rsidRPr="004D258D">
        <w:rPr>
          <w:i/>
        </w:rPr>
        <w:t xml:space="preserve">Journal of Biomedical Materials Research Part B: Applied Biomaterials, </w:t>
      </w:r>
      <w:r w:rsidRPr="004D258D">
        <w:t>vol. 101B, pp. 43-49, 2013.</w:t>
      </w:r>
    </w:p>
    <w:p w14:paraId="7439CE8A" w14:textId="77777777" w:rsidR="004D258D" w:rsidRPr="004D258D" w:rsidRDefault="004D258D" w:rsidP="004D258D">
      <w:pPr>
        <w:pStyle w:val="EndNoteBibliography"/>
        <w:spacing w:after="0"/>
        <w:ind w:left="720" w:hanging="720"/>
      </w:pPr>
      <w:r w:rsidRPr="004D258D">
        <w:t>[37]</w:t>
      </w:r>
      <w:r w:rsidRPr="004D258D">
        <w:tab/>
        <w:t xml:space="preserve">S. J. Bull and A. M. Jones, "Multilayer coatings for improved performance," </w:t>
      </w:r>
      <w:r w:rsidRPr="004D258D">
        <w:rPr>
          <w:i/>
        </w:rPr>
        <w:t xml:space="preserve">Surface and Coatings Technology, </w:t>
      </w:r>
      <w:r w:rsidRPr="004D258D">
        <w:t>vol. 78, pp. 173-184, 1// 1996.</w:t>
      </w:r>
    </w:p>
    <w:p w14:paraId="14A30003" w14:textId="77777777" w:rsidR="004D258D" w:rsidRPr="004D258D" w:rsidRDefault="004D258D" w:rsidP="004D258D">
      <w:pPr>
        <w:pStyle w:val="EndNoteBibliography"/>
        <w:spacing w:after="0"/>
        <w:ind w:left="720" w:hanging="720"/>
      </w:pPr>
      <w:r w:rsidRPr="004D258D">
        <w:t>[38]</w:t>
      </w:r>
      <w:r w:rsidRPr="004D258D">
        <w:tab/>
        <w:t xml:space="preserve">P. J. Burnett and D. S. Rickerby, "The relationship between hardness and scratch adhession," </w:t>
      </w:r>
      <w:r w:rsidRPr="004D258D">
        <w:rPr>
          <w:i/>
        </w:rPr>
        <w:t xml:space="preserve">Thin Solid Films, </w:t>
      </w:r>
      <w:r w:rsidRPr="004D258D">
        <w:t>vol. 154, pp. 403-416, 11/12/ 1987.</w:t>
      </w:r>
    </w:p>
    <w:p w14:paraId="51FA836E" w14:textId="77777777" w:rsidR="004D258D" w:rsidRPr="004D258D" w:rsidRDefault="004D258D" w:rsidP="004D258D">
      <w:pPr>
        <w:pStyle w:val="EndNoteBibliography"/>
        <w:spacing w:after="0"/>
        <w:ind w:left="720" w:hanging="720"/>
      </w:pPr>
      <w:r w:rsidRPr="004D258D">
        <w:t>[39]</w:t>
      </w:r>
      <w:r w:rsidRPr="004D258D">
        <w:tab/>
        <w:t xml:space="preserve">P. J. Burnett and D. S. Rickerby, "The scratch adhesion test: An elastic-plastic indentation analysis," </w:t>
      </w:r>
      <w:r w:rsidRPr="004D258D">
        <w:rPr>
          <w:i/>
        </w:rPr>
        <w:t xml:space="preserve">Thin Solid Films, </w:t>
      </w:r>
      <w:r w:rsidRPr="004D258D">
        <w:t>vol. 157, pp. 233-254, 2/29/ 1988.</w:t>
      </w:r>
    </w:p>
    <w:p w14:paraId="0C65EA16" w14:textId="77777777" w:rsidR="004D258D" w:rsidRPr="004D258D" w:rsidRDefault="004D258D" w:rsidP="004D258D">
      <w:pPr>
        <w:pStyle w:val="EndNoteBibliography"/>
        <w:spacing w:after="0"/>
        <w:ind w:left="720" w:hanging="720"/>
      </w:pPr>
      <w:r w:rsidRPr="004D258D">
        <w:t>[40]</w:t>
      </w:r>
      <w:r w:rsidRPr="004D258D">
        <w:tab/>
        <w:t xml:space="preserve">C. T. Pan, T. T. Wu, C. F. Liu, C. Y. Su, W. J. Wang, and J. C. Huang, "Study of scratching Mg-based BMG using nanoindenter with Berkovich probe," </w:t>
      </w:r>
      <w:r w:rsidRPr="004D258D">
        <w:rPr>
          <w:i/>
        </w:rPr>
        <w:t xml:space="preserve">Materials Science and Engineering: A, </w:t>
      </w:r>
      <w:r w:rsidRPr="004D258D">
        <w:t>vol. 527, pp. 2342-2349, 4/15/ 2010.</w:t>
      </w:r>
    </w:p>
    <w:p w14:paraId="1BB8A34F" w14:textId="77777777" w:rsidR="004D258D" w:rsidRPr="004D258D" w:rsidRDefault="004D258D" w:rsidP="004D258D">
      <w:pPr>
        <w:pStyle w:val="EndNoteBibliography"/>
        <w:spacing w:after="0"/>
        <w:ind w:left="720" w:hanging="720"/>
      </w:pPr>
      <w:r w:rsidRPr="004D258D">
        <w:lastRenderedPageBreak/>
        <w:t>[41]</w:t>
      </w:r>
      <w:r w:rsidRPr="004D258D">
        <w:tab/>
        <w:t xml:space="preserve">Y. Wang, M. J. Tan, J. Pang, Z. Wang, and A. W. E. Jarfors, "In vitro corrosion behaviors of Mg67Zn28Ca5 alloy: From amorphous to crystalline," </w:t>
      </w:r>
      <w:r w:rsidRPr="004D258D">
        <w:rPr>
          <w:i/>
        </w:rPr>
        <w:t xml:space="preserve">Materials Chemistry and Physics, </w:t>
      </w:r>
      <w:r w:rsidRPr="004D258D">
        <w:t>vol. 134, pp. 1079-1087, 6/15/ 2012.</w:t>
      </w:r>
    </w:p>
    <w:p w14:paraId="2649792E" w14:textId="77777777" w:rsidR="004D258D" w:rsidRPr="004D258D" w:rsidRDefault="004D258D" w:rsidP="004D258D">
      <w:pPr>
        <w:pStyle w:val="EndNoteBibliography"/>
        <w:spacing w:after="0"/>
        <w:ind w:left="720" w:hanging="720"/>
      </w:pPr>
      <w:r w:rsidRPr="004D258D">
        <w:t>[42]</w:t>
      </w:r>
      <w:r w:rsidRPr="004D258D">
        <w:tab/>
        <w:t xml:space="preserve">B. Zberg, P. J. Uggowitzer, and J. F. Löffler, "MgZnCa glasses without clinically observable hydrogen evolution for biodegradable implants," </w:t>
      </w:r>
      <w:r w:rsidRPr="004D258D">
        <w:rPr>
          <w:i/>
        </w:rPr>
        <w:t xml:space="preserve">Nature Materials, </w:t>
      </w:r>
      <w:r w:rsidRPr="004D258D">
        <w:t>vol. 8, pp. 887-891, 2009.</w:t>
      </w:r>
    </w:p>
    <w:p w14:paraId="6F9ED268" w14:textId="77777777" w:rsidR="004D258D" w:rsidRPr="004D258D" w:rsidRDefault="004D258D" w:rsidP="004D258D">
      <w:pPr>
        <w:pStyle w:val="EndNoteBibliography"/>
        <w:spacing w:after="0"/>
        <w:ind w:left="720" w:hanging="720"/>
      </w:pPr>
      <w:r w:rsidRPr="004D258D">
        <w:t>[43]</w:t>
      </w:r>
      <w:r w:rsidRPr="004D258D">
        <w:tab/>
        <w:t xml:space="preserve">Y. F. Zheng, X. N. Gu, and F. Witte, "Biodegradable metals," </w:t>
      </w:r>
      <w:r w:rsidRPr="004D258D">
        <w:rPr>
          <w:i/>
        </w:rPr>
        <w:t xml:space="preserve">Materials Science and Engineering: R: Reports, </w:t>
      </w:r>
      <w:r w:rsidRPr="004D258D">
        <w:t>vol. 77, pp. 1-34, 3// 2014.</w:t>
      </w:r>
    </w:p>
    <w:p w14:paraId="3FD84552" w14:textId="77777777" w:rsidR="004D258D" w:rsidRPr="004D258D" w:rsidRDefault="004D258D" w:rsidP="004D258D">
      <w:pPr>
        <w:pStyle w:val="EndNoteBibliography"/>
        <w:spacing w:after="0"/>
        <w:ind w:left="720" w:hanging="720"/>
      </w:pPr>
      <w:r w:rsidRPr="004D258D">
        <w:t>[44]</w:t>
      </w:r>
      <w:r w:rsidRPr="004D258D">
        <w:tab/>
        <w:t xml:space="preserve">F. Witte, "The history of biodegradable magnesium implants: A review," </w:t>
      </w:r>
      <w:r w:rsidRPr="004D258D">
        <w:rPr>
          <w:i/>
        </w:rPr>
        <w:t xml:space="preserve">Acta Biomaterialia, </w:t>
      </w:r>
      <w:r w:rsidRPr="004D258D">
        <w:t>vol. 6, pp. 1680-1692, 5// 2010.</w:t>
      </w:r>
    </w:p>
    <w:p w14:paraId="76B34516" w14:textId="77777777" w:rsidR="004D258D" w:rsidRPr="004D258D" w:rsidRDefault="004D258D" w:rsidP="004D258D">
      <w:pPr>
        <w:pStyle w:val="EndNoteBibliography"/>
        <w:spacing w:after="0"/>
        <w:ind w:left="720" w:hanging="720"/>
      </w:pPr>
      <w:r w:rsidRPr="004D258D">
        <w:t>[45]</w:t>
      </w:r>
      <w:r w:rsidRPr="004D258D">
        <w:tab/>
        <w:t xml:space="preserve">D. A. Jones, </w:t>
      </w:r>
      <w:r w:rsidRPr="004D258D">
        <w:rPr>
          <w:i/>
        </w:rPr>
        <w:t>Principles and prevention of corrosion</w:t>
      </w:r>
      <w:r w:rsidRPr="004D258D">
        <w:t>: Macmillan, 1992.</w:t>
      </w:r>
    </w:p>
    <w:p w14:paraId="61E06595" w14:textId="77777777" w:rsidR="004D258D" w:rsidRPr="004D258D" w:rsidRDefault="004D258D" w:rsidP="004D258D">
      <w:pPr>
        <w:pStyle w:val="EndNoteBibliography"/>
        <w:spacing w:after="0"/>
        <w:ind w:left="720" w:hanging="720"/>
      </w:pPr>
      <w:r w:rsidRPr="004D258D">
        <w:t>[46]</w:t>
      </w:r>
      <w:r w:rsidRPr="004D258D">
        <w:tab/>
        <w:t xml:space="preserve">D. G. Enos and L. Scribner, "The potentiodynamic polarization scan," </w:t>
      </w:r>
      <w:r w:rsidRPr="004D258D">
        <w:rPr>
          <w:i/>
        </w:rPr>
        <w:t xml:space="preserve">Center for Electrochemical Science &amp; Engineering, </w:t>
      </w:r>
      <w:r w:rsidRPr="004D258D">
        <w:t>1997.</w:t>
      </w:r>
    </w:p>
    <w:p w14:paraId="00E760A3" w14:textId="77777777" w:rsidR="004D258D" w:rsidRPr="004D258D" w:rsidRDefault="004D258D" w:rsidP="004D258D">
      <w:pPr>
        <w:pStyle w:val="EndNoteBibliography"/>
        <w:spacing w:after="0"/>
        <w:ind w:left="720" w:hanging="720"/>
      </w:pPr>
      <w:r w:rsidRPr="004D258D">
        <w:t>[47]</w:t>
      </w:r>
      <w:r w:rsidRPr="004D258D">
        <w:tab/>
        <w:t xml:space="preserve">J. Verbrugge, "La tolérance du tissu osseux vis-à-vis du magnésium métallique," </w:t>
      </w:r>
      <w:r w:rsidRPr="004D258D">
        <w:rPr>
          <w:i/>
        </w:rPr>
        <w:t xml:space="preserve">Presse méd, </w:t>
      </w:r>
      <w:r w:rsidRPr="004D258D">
        <w:t>vol. 55, pp. 1112-1114, 1933.</w:t>
      </w:r>
    </w:p>
    <w:p w14:paraId="5D2129DD" w14:textId="77777777" w:rsidR="004D258D" w:rsidRPr="004D258D" w:rsidRDefault="004D258D" w:rsidP="004D258D">
      <w:pPr>
        <w:pStyle w:val="EndNoteBibliography"/>
        <w:spacing w:after="0"/>
        <w:ind w:left="720" w:hanging="720"/>
      </w:pPr>
      <w:r w:rsidRPr="004D258D">
        <w:t>[48]</w:t>
      </w:r>
      <w:r w:rsidRPr="004D258D">
        <w:tab/>
        <w:t xml:space="preserve">A. Lambotte, "L’utilisation du magnesium comme materiel perdu dans l’osteosynthèse," </w:t>
      </w:r>
      <w:r w:rsidRPr="004D258D">
        <w:rPr>
          <w:i/>
        </w:rPr>
        <w:t xml:space="preserve">Bull Mem Soc Nat Chir, </w:t>
      </w:r>
      <w:r w:rsidRPr="004D258D">
        <w:t>vol. 28, pp. 1325-1334, 1932.</w:t>
      </w:r>
    </w:p>
    <w:p w14:paraId="00B1B17B" w14:textId="77777777" w:rsidR="004D258D" w:rsidRPr="004D258D" w:rsidRDefault="004D258D" w:rsidP="004D258D">
      <w:pPr>
        <w:pStyle w:val="EndNoteBibliography"/>
        <w:spacing w:after="0"/>
        <w:ind w:left="720" w:hanging="720"/>
      </w:pPr>
      <w:r w:rsidRPr="004D258D">
        <w:t>[49]</w:t>
      </w:r>
      <w:r w:rsidRPr="004D258D">
        <w:tab/>
        <w:t xml:space="preserve">P. A. Schweitzer, </w:t>
      </w:r>
      <w:r w:rsidRPr="004D258D">
        <w:rPr>
          <w:i/>
        </w:rPr>
        <w:t>Fundamentals of corrosion: mechanisms, causes, and preventative methods</w:t>
      </w:r>
      <w:r w:rsidRPr="004D258D">
        <w:t>: CRC Press, 2009.</w:t>
      </w:r>
    </w:p>
    <w:p w14:paraId="7EA733B1" w14:textId="77777777" w:rsidR="004D258D" w:rsidRPr="004D258D" w:rsidRDefault="004D258D" w:rsidP="004D258D">
      <w:pPr>
        <w:pStyle w:val="EndNoteBibliography"/>
        <w:spacing w:after="0"/>
        <w:ind w:left="720" w:hanging="720"/>
      </w:pPr>
      <w:r w:rsidRPr="004D258D">
        <w:t>[50]</w:t>
      </w:r>
      <w:r w:rsidRPr="004D258D">
        <w:tab/>
        <w:t xml:space="preserve">X. Gu, Y. Zheng, S. Zhong, T. Xi, J. Wang, and W. Wang, "Corrosion of, and cellular responses to Mg–Zn–Ca bulk metallic glasses," </w:t>
      </w:r>
      <w:r w:rsidRPr="004D258D">
        <w:rPr>
          <w:i/>
        </w:rPr>
        <w:t xml:space="preserve">Biomaterials, </w:t>
      </w:r>
      <w:r w:rsidRPr="004D258D">
        <w:t>vol. 31, pp. 1093-1103, 2// 2010.</w:t>
      </w:r>
    </w:p>
    <w:p w14:paraId="6F31E0BF" w14:textId="77777777" w:rsidR="004D258D" w:rsidRPr="004D258D" w:rsidRDefault="004D258D" w:rsidP="004D258D">
      <w:pPr>
        <w:pStyle w:val="EndNoteBibliography"/>
        <w:spacing w:after="0"/>
        <w:ind w:left="720" w:hanging="720"/>
      </w:pPr>
      <w:r w:rsidRPr="004D258D">
        <w:t>[51]</w:t>
      </w:r>
      <w:r w:rsidRPr="004D258D">
        <w:tab/>
        <w:t>X. Zhou, K. D. Ralston, K. J. Laws, J. D. Cao, R. K. Gupta, M. Ferry</w:t>
      </w:r>
      <w:r w:rsidRPr="004D258D">
        <w:rPr>
          <w:i/>
        </w:rPr>
        <w:t>, et al.</w:t>
      </w:r>
      <w:r w:rsidRPr="004D258D">
        <w:t xml:space="preserve">, "Effect of the Degree of Crystallinity on the Electrochemical Behavior of Mg65Cu25Y10 and Mg70Zn25Ca5 Bulk Metallic Glasses," </w:t>
      </w:r>
      <w:r w:rsidRPr="004D258D">
        <w:rPr>
          <w:i/>
        </w:rPr>
        <w:t xml:space="preserve">Corrosion, </w:t>
      </w:r>
      <w:r w:rsidRPr="004D258D">
        <w:t>vol. 69, pp. 781-792, 2013/08/01 2013.</w:t>
      </w:r>
    </w:p>
    <w:p w14:paraId="6D4E3E86" w14:textId="77777777" w:rsidR="004D258D" w:rsidRPr="004D258D" w:rsidRDefault="004D258D" w:rsidP="004D258D">
      <w:pPr>
        <w:pStyle w:val="EndNoteBibliography"/>
        <w:spacing w:after="0"/>
        <w:ind w:left="720" w:hanging="720"/>
      </w:pPr>
      <w:r w:rsidRPr="004D258D">
        <w:t>[52]</w:t>
      </w:r>
      <w:r w:rsidRPr="004D258D">
        <w:tab/>
        <w:t xml:space="preserve">J. D. Cao, K. J. Laws, N. Birbilis, and M. Ferry, "Potentiodynamic polarisation study of bulk metallic glasses based on the Mg–Zn–Ca ternary system," </w:t>
      </w:r>
      <w:r w:rsidRPr="004D258D">
        <w:rPr>
          <w:i/>
        </w:rPr>
        <w:t xml:space="preserve">Corrosion Engineering, Science and Technology, </w:t>
      </w:r>
      <w:r w:rsidRPr="004D258D">
        <w:t>vol. 47, pp. 329-334, 2012.</w:t>
      </w:r>
    </w:p>
    <w:p w14:paraId="35F57225" w14:textId="77777777" w:rsidR="004D258D" w:rsidRPr="004D258D" w:rsidRDefault="004D258D" w:rsidP="004D258D">
      <w:pPr>
        <w:pStyle w:val="EndNoteBibliography"/>
        <w:spacing w:after="0"/>
        <w:ind w:left="720" w:hanging="720"/>
      </w:pPr>
      <w:r w:rsidRPr="004D258D">
        <w:t>[53]</w:t>
      </w:r>
      <w:r w:rsidRPr="004D258D">
        <w:tab/>
        <w:t xml:space="preserve">X. Gu, G. J. Shiflet, F. Q. Guo, and S. J. Poon, "Mg–Ca–Zn Bulk Metallic Glasses with High Strength and Significant Ductility," </w:t>
      </w:r>
      <w:r w:rsidRPr="004D258D">
        <w:rPr>
          <w:i/>
        </w:rPr>
        <w:t xml:space="preserve">Journal of Materials Research, </w:t>
      </w:r>
      <w:r w:rsidRPr="004D258D">
        <w:t>vol. 20, pp. 1935-1938, 2005.</w:t>
      </w:r>
    </w:p>
    <w:p w14:paraId="4C5D68CE" w14:textId="77777777" w:rsidR="004D258D" w:rsidRPr="004D258D" w:rsidRDefault="004D258D" w:rsidP="004D258D">
      <w:pPr>
        <w:pStyle w:val="EndNoteBibliography"/>
        <w:ind w:left="720" w:hanging="720"/>
      </w:pPr>
      <w:r w:rsidRPr="004D258D">
        <w:t>[54]</w:t>
      </w:r>
      <w:r w:rsidRPr="004D258D">
        <w:tab/>
        <w:t>D. Ehrler, "Investigation of the Corrosive and Mechanical Properties of Melt-Spun Amorphous MgZn and MgXZn Ribbons (X = Al, Ca, La)," B. Zberg, Ed., ed. Department of Materials, ETH Zuerich: Thesis (M.Eng) - ETH Zuerich, 2008.</w:t>
      </w:r>
    </w:p>
    <w:p w14:paraId="24683B58" w14:textId="4AF5A23A" w:rsidR="007F06FC" w:rsidRDefault="004E0F86" w:rsidP="007F06FC">
      <w:r>
        <w:fldChar w:fldCharType="end"/>
      </w:r>
      <w:r w:rsidR="007F06FC">
        <w:br w:type="page"/>
      </w:r>
    </w:p>
    <w:p w14:paraId="08DC745E" w14:textId="45617614" w:rsidR="00FA7ED1" w:rsidRDefault="00FA7ED1" w:rsidP="00F5052B">
      <w:pPr>
        <w:pStyle w:val="Heading1"/>
      </w:pPr>
      <w:bookmarkStart w:id="169" w:name="_Toc418692197"/>
      <w:r>
        <w:lastRenderedPageBreak/>
        <w:t>Appendices</w:t>
      </w:r>
      <w:bookmarkEnd w:id="169"/>
    </w:p>
    <w:p w14:paraId="7DE9D0DE" w14:textId="303F8D61" w:rsidR="006C57DA" w:rsidRDefault="006C57DA" w:rsidP="006C57DA">
      <w:pPr>
        <w:pStyle w:val="Heading2"/>
      </w:pPr>
      <w:bookmarkStart w:id="170" w:name="_Toc418692198"/>
      <w:r>
        <w:t>Glossary</w:t>
      </w:r>
      <w:bookmarkEnd w:id="170"/>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DF551D"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DF551D"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DF551D"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DF551D"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DF551D"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DF551D"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DF551D"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DF551D"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DF551D"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DF551D"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DF551D"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DF551D"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DF551D"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DF551D"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DF551D"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DF551D"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DF551D"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62098987" w:rsidR="00FB00B1" w:rsidRPr="006C57DA" w:rsidRDefault="00DF551D"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DF551D" w:rsidRDefault="00DF551D" w:rsidP="0055194A">
      <w:r>
        <w:rPr>
          <w:rStyle w:val="CommentReference"/>
        </w:rPr>
        <w:annotationRef/>
      </w:r>
      <w:r>
        <w:t xml:space="preserve">General abstract structure </w:t>
      </w:r>
    </w:p>
    <w:p w14:paraId="5C133A00" w14:textId="77777777" w:rsidR="00DF551D" w:rsidRDefault="00DF551D" w:rsidP="0055194A">
      <w:pPr>
        <w:ind w:left="720"/>
      </w:pPr>
      <w:r>
        <w:t>Problem investigated</w:t>
      </w:r>
    </w:p>
    <w:p w14:paraId="68A4F667" w14:textId="77777777" w:rsidR="00DF551D" w:rsidRDefault="00DF551D" w:rsidP="0055194A">
      <w:pPr>
        <w:ind w:left="720"/>
      </w:pPr>
      <w:r>
        <w:t>Procedures followed</w:t>
      </w:r>
    </w:p>
    <w:p w14:paraId="1B8DB68B" w14:textId="77777777" w:rsidR="00DF551D" w:rsidRDefault="00DF551D" w:rsidP="0055194A">
      <w:pPr>
        <w:ind w:left="720"/>
      </w:pPr>
      <w:r>
        <w:t>Principle results obtained</w:t>
      </w:r>
    </w:p>
    <w:p w14:paraId="39F0B3CC" w14:textId="00E2FB65" w:rsidR="00DF551D" w:rsidRDefault="00DF551D" w:rsidP="0055194A">
      <w:pPr>
        <w:ind w:left="720"/>
      </w:pPr>
      <w:r>
        <w:t>Major conclusion reached</w:t>
      </w:r>
    </w:p>
  </w:comment>
  <w:comment w:id="3" w:author="Scott Gleason" w:date="2014-11-21T09:12:00Z" w:initials="SG">
    <w:p w14:paraId="69C9E687" w14:textId="1A2D8ADE" w:rsidR="00DF551D" w:rsidRDefault="00DF551D">
      <w:pPr>
        <w:pStyle w:val="CommentText"/>
      </w:pPr>
      <w:r>
        <w:rPr>
          <w:rStyle w:val="CommentReference"/>
        </w:rPr>
        <w:annotationRef/>
      </w:r>
      <w:r>
        <w:t xml:space="preserve">Injection moulding? </w:t>
      </w:r>
    </w:p>
    <w:p w14:paraId="3C79335A" w14:textId="019DB4CB" w:rsidR="00DF551D" w:rsidRDefault="00DF551D">
      <w:pPr>
        <w:pStyle w:val="CommentText"/>
      </w:pPr>
      <w:r>
        <w:t xml:space="preserve">Wider spacer? </w:t>
      </w:r>
    </w:p>
    <w:p w14:paraId="7645C463" w14:textId="6D8BF748" w:rsidR="00DF551D" w:rsidRDefault="00DF551D">
      <w:pPr>
        <w:pStyle w:val="CommentText"/>
      </w:pPr>
      <w:r>
        <w:t>Pre-heat the mould?</w:t>
      </w:r>
    </w:p>
    <w:p w14:paraId="2D9A85F6" w14:textId="76765D1A" w:rsidR="00DF551D" w:rsidRDefault="00DF551D">
      <w:pPr>
        <w:pStyle w:val="CommentText"/>
      </w:pPr>
      <w:r>
        <w:t>Coat riser with more thermal conductive materials (Diamond?)</w:t>
      </w:r>
    </w:p>
    <w:p w14:paraId="1C11EB23" w14:textId="59B6C9AB" w:rsidR="00DF551D" w:rsidRDefault="00DF551D">
      <w:pPr>
        <w:pStyle w:val="CommentText"/>
      </w:pPr>
      <w:r>
        <w:t>Add a bottom riser to the mould to help it display air and get more fill…</w:t>
      </w:r>
    </w:p>
    <w:p w14:paraId="036CFD4A" w14:textId="28739C74" w:rsidR="00DF551D" w:rsidRDefault="00DF551D">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DF551D" w:rsidRDefault="00DF551D" w:rsidP="003703E9">
      <w:pPr>
        <w:pStyle w:val="CommentText"/>
      </w:pPr>
      <w:r>
        <w:rPr>
          <w:rStyle w:val="CommentReference"/>
        </w:rPr>
        <w:annotationRef/>
      </w:r>
      <w:r>
        <w:t>Ferry Meeting – Notes (5 November 2014)</w:t>
      </w:r>
    </w:p>
    <w:p w14:paraId="33491289" w14:textId="77777777" w:rsidR="00DF551D" w:rsidRDefault="00DF551D" w:rsidP="003703E9">
      <w:pPr>
        <w:pStyle w:val="CommentText"/>
      </w:pPr>
    </w:p>
    <w:p w14:paraId="1558DA27" w14:textId="77777777" w:rsidR="00DF551D" w:rsidRDefault="00DF551D"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DF551D" w:rsidRDefault="00DF551D" w:rsidP="003703E9">
      <w:pPr>
        <w:pStyle w:val="CommentText"/>
      </w:pPr>
    </w:p>
    <w:p w14:paraId="35E555D6" w14:textId="77777777" w:rsidR="00DF551D" w:rsidRDefault="00DF551D" w:rsidP="003703E9">
      <w:pPr>
        <w:pStyle w:val="CommentText"/>
      </w:pPr>
      <w:r>
        <w:t>Look at Thin films, and the newly discovered ultra-stable thin films.</w:t>
      </w:r>
    </w:p>
    <w:p w14:paraId="3A1AB667" w14:textId="77777777" w:rsidR="00DF551D" w:rsidRDefault="00DF551D" w:rsidP="003703E9">
      <w:pPr>
        <w:pStyle w:val="CommentText"/>
      </w:pPr>
    </w:p>
    <w:p w14:paraId="2DD46815" w14:textId="77777777" w:rsidR="00DF551D" w:rsidRDefault="00DF551D" w:rsidP="003703E9">
      <w:pPr>
        <w:pStyle w:val="CommentText"/>
      </w:pPr>
      <w:r>
        <w:t>Multiple deposition methods – PLD, RF, Magnetron</w:t>
      </w:r>
    </w:p>
    <w:p w14:paraId="48A9BF3A" w14:textId="77777777" w:rsidR="00DF551D" w:rsidRDefault="00DF551D" w:rsidP="003703E9">
      <w:pPr>
        <w:pStyle w:val="CommentText"/>
      </w:pPr>
    </w:p>
    <w:p w14:paraId="3319E67E" w14:textId="77777777" w:rsidR="00DF551D" w:rsidRDefault="00DF551D" w:rsidP="003703E9">
      <w:pPr>
        <w:pStyle w:val="CommentText"/>
      </w:pPr>
      <w:r>
        <w:t xml:space="preserve">Corrosion in Melbourne labs. </w:t>
      </w:r>
    </w:p>
    <w:p w14:paraId="03AC4220" w14:textId="77777777" w:rsidR="00DF551D" w:rsidRDefault="00DF551D" w:rsidP="003703E9">
      <w:pPr>
        <w:pStyle w:val="CommentText"/>
      </w:pPr>
    </w:p>
    <w:p w14:paraId="02716AA5" w14:textId="77777777" w:rsidR="00DF551D" w:rsidRDefault="00DF551D" w:rsidP="003703E9">
      <w:pPr>
        <w:pStyle w:val="CommentText"/>
      </w:pPr>
      <w:r>
        <w:t>Look at other compositions or metal systems</w:t>
      </w:r>
    </w:p>
    <w:p w14:paraId="5414E513" w14:textId="77777777" w:rsidR="00DF551D" w:rsidRDefault="00DF551D" w:rsidP="003703E9">
      <w:pPr>
        <w:pStyle w:val="CommentText"/>
      </w:pPr>
    </w:p>
    <w:p w14:paraId="781FD331" w14:textId="40A4FF64" w:rsidR="00DF551D" w:rsidRDefault="00DF551D" w:rsidP="003703E9">
      <w:pPr>
        <w:pStyle w:val="CommentText"/>
      </w:pPr>
      <w:r>
        <w:t xml:space="preserve">Modifying the machines/equipment to fit our purposes.  </w:t>
      </w:r>
    </w:p>
  </w:comment>
  <w:comment w:id="9" w:author="Scott Gleason" w:date="2015-05-04T15:32:00Z" w:initials="SG">
    <w:p w14:paraId="6D2FD4BF" w14:textId="5C91ADBD" w:rsidR="00DF551D" w:rsidRDefault="00DF551D">
      <w:pPr>
        <w:pStyle w:val="CommentText"/>
      </w:pPr>
      <w:r>
        <w:rPr>
          <w:rStyle w:val="CommentReference"/>
        </w:rPr>
        <w:annotationRef/>
      </w:r>
      <w:r>
        <w:t>Silicon chip too!?</w:t>
      </w:r>
    </w:p>
  </w:comment>
  <w:comment w:id="14" w:author="Scott Gleason" w:date="2014-11-21T09:36:00Z" w:initials="SG">
    <w:p w14:paraId="40E8B9F8" w14:textId="6C7D7FFC" w:rsidR="00DF551D" w:rsidRDefault="00DF551D">
      <w:pPr>
        <w:pStyle w:val="CommentText"/>
      </w:pPr>
      <w:r>
        <w:rPr>
          <w:rStyle w:val="CommentReference"/>
        </w:rPr>
        <w:annotationRef/>
      </w:r>
      <w:r>
        <w:t>MG are frozen SCL meaning they can exceed the solubility limit of crystalline constitution elements.</w:t>
      </w:r>
    </w:p>
  </w:comment>
  <w:comment w:id="17" w:author="Scott Gleason" w:date="2015-05-05T08:47:00Z" w:initials="SG">
    <w:p w14:paraId="0C83B21F" w14:textId="6219FE84" w:rsidR="00DF551D" w:rsidRDefault="00DF551D">
      <w:pPr>
        <w:pStyle w:val="CommentText"/>
      </w:pPr>
      <w:r>
        <w:rPr>
          <w:rStyle w:val="CommentReference"/>
        </w:rPr>
        <w:annotationRef/>
      </w:r>
      <w:r>
        <w:t>Make sure Share transfer zone and SCL glass are in here. They will come back later.</w:t>
      </w:r>
    </w:p>
  </w:comment>
  <w:comment w:id="18" w:author="Scott Gleason" w:date="2014-11-17T16:54:00Z" w:initials="SG">
    <w:p w14:paraId="03020542" w14:textId="686240CE" w:rsidR="00DF551D" w:rsidRDefault="00DF551D">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22" w:author="Scott Gleason" w:date="2014-10-21T17:06:00Z" w:initials="SG">
    <w:p w14:paraId="219680FE" w14:textId="09A214AF" w:rsidR="00DF551D" w:rsidRDefault="00DF551D" w:rsidP="00877FCF">
      <w:r>
        <w:rPr>
          <w:rStyle w:val="CommentReference"/>
        </w:rPr>
        <w:annotationRef/>
      </w:r>
      <w:r>
        <w:t>Traditional alloys have a solubility limit for constitution elements (</w:t>
      </w:r>
      <w:proofErr w:type="spellStart"/>
      <w:r>
        <w:t>ie</w:t>
      </w:r>
      <w:proofErr w:type="spellEnd"/>
      <w:r>
        <w:t xml:space="preserve"> they start to form metallic compounds), however amorphous alloys are SCL as so are able to excided these limits. </w:t>
      </w:r>
    </w:p>
  </w:comment>
  <w:comment w:id="23" w:author="Scott Gleason" w:date="2014-10-16T17:09:00Z" w:initials="SG">
    <w:p w14:paraId="38F49FB2" w14:textId="334B5C04" w:rsidR="00DF551D" w:rsidRDefault="00DF551D">
      <w:pPr>
        <w:pStyle w:val="CommentText"/>
      </w:pPr>
      <w:r>
        <w:rPr>
          <w:rStyle w:val="CommentReference"/>
        </w:rPr>
        <w:annotationRef/>
      </w:r>
      <w:r>
        <w:t xml:space="preserve">Should I cover free energy theory? </w:t>
      </w:r>
    </w:p>
  </w:comment>
  <w:comment w:id="24" w:author="Scott Gleason" w:date="2015-05-04T16:24:00Z" w:initials="SG">
    <w:p w14:paraId="41A0BC4A" w14:textId="371989D8" w:rsidR="00DF551D" w:rsidRDefault="00DF551D">
      <w:pPr>
        <w:pStyle w:val="CommentText"/>
      </w:pPr>
      <w:r>
        <w:rPr>
          <w:rStyle w:val="CommentReference"/>
        </w:rPr>
        <w:annotationRef/>
      </w:r>
      <w:r>
        <w:t xml:space="preserve">Glasses have lower density than crystalline solids because their atoms are essentially still arranged like a SCL. </w:t>
      </w:r>
    </w:p>
  </w:comment>
  <w:comment w:id="25" w:author="Scott Gleason" w:date="2015-04-08T14:27:00Z" w:initials="SG">
    <w:p w14:paraId="145EC0A1" w14:textId="219BD5CF" w:rsidR="00DF551D" w:rsidRDefault="00DF551D">
      <w:pPr>
        <w:pStyle w:val="CommentText"/>
      </w:pPr>
      <w:r>
        <w:rPr>
          <w:rStyle w:val="CommentReference"/>
        </w:rPr>
        <w:annotationRef/>
      </w:r>
      <w:r>
        <w:t>Higher v means lower density</w:t>
      </w:r>
    </w:p>
  </w:comment>
  <w:comment w:id="29" w:author="Scott Gleason" w:date="2014-11-21T09:42:00Z" w:initials="SG">
    <w:p w14:paraId="449B3AFA" w14:textId="2F705C8E" w:rsidR="00DF551D" w:rsidRDefault="00DF551D">
      <w:pPr>
        <w:pStyle w:val="CommentText"/>
      </w:pPr>
      <w:r>
        <w:rPr>
          <w:rStyle w:val="CommentReference"/>
        </w:rPr>
        <w:annotationRef/>
      </w:r>
      <w:r>
        <w:t>Rejects heat!</w:t>
      </w:r>
    </w:p>
  </w:comment>
  <w:comment w:id="33" w:author="Scott Gleason" w:date="2014-11-21T09:50:00Z" w:initials="SG">
    <w:p w14:paraId="1C07ACBC" w14:textId="0ABAC59F" w:rsidR="00DF551D" w:rsidRDefault="00DF551D">
      <w:pPr>
        <w:pStyle w:val="CommentText"/>
      </w:pPr>
      <w:r>
        <w:rPr>
          <w:rStyle w:val="CommentReference"/>
        </w:rPr>
        <w:annotationRef/>
      </w:r>
      <w:r>
        <w:t>Diamond extracts heat several times faster than Cu. Could industrial diamond be used in BMG production?</w:t>
      </w:r>
    </w:p>
  </w:comment>
  <w:comment w:id="39" w:author="Scott Gleason" w:date="2014-08-21T16:07:00Z" w:initials="SG">
    <w:p w14:paraId="3675713B" w14:textId="77777777" w:rsidR="00DF551D" w:rsidRDefault="00DF551D" w:rsidP="00586950">
      <w:pPr>
        <w:pStyle w:val="CommentText"/>
      </w:pPr>
      <w:r>
        <w:rPr>
          <w:rStyle w:val="CommentReference"/>
        </w:rPr>
        <w:annotationRef/>
      </w:r>
      <w:r>
        <w:t xml:space="preserve">Hardness is tired to wear residence in a few source. Can probably add in those sources. </w:t>
      </w:r>
    </w:p>
  </w:comment>
  <w:comment w:id="54" w:author="Scott Gleason" w:date="2015-05-05T10:55:00Z" w:initials="SG">
    <w:p w14:paraId="391BDBE7" w14:textId="7DD26785" w:rsidR="00DF551D" w:rsidRDefault="00DF551D"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DF551D" w:rsidRDefault="00DF551D">
      <w:pPr>
        <w:pStyle w:val="CommentText"/>
      </w:pPr>
      <w:r>
        <w:t xml:space="preserve">Thus the M atoms are neutral charge (not plasma) because they are not being impacted by electrons in the field. </w:t>
      </w:r>
    </w:p>
  </w:comment>
  <w:comment w:id="55" w:author="Scott Gleason" w:date="2015-05-05T16:00:00Z" w:initials="SG">
    <w:p w14:paraId="04B430C2" w14:textId="744A3754" w:rsidR="00DF551D" w:rsidRDefault="00DF551D">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59" w:author="Scott Gleason" w:date="2015-05-05T17:03:00Z" w:initials="SG">
    <w:p w14:paraId="4ABB79E8" w14:textId="6BB482C6" w:rsidR="00DF551D" w:rsidRDefault="00DF551D">
      <w:pPr>
        <w:pStyle w:val="CommentText"/>
      </w:pPr>
      <w:r>
        <w:rPr>
          <w:rStyle w:val="CommentReference"/>
        </w:rPr>
        <w:annotationRef/>
      </w:r>
      <w:r>
        <w:t>Advantage of Sputtering is higher pressure than PLD. Maybe a better way to word this.</w:t>
      </w:r>
    </w:p>
  </w:comment>
  <w:comment w:id="61" w:author="Scott Gleason" w:date="2014-06-18T16:29:00Z" w:initials="SG">
    <w:p w14:paraId="7392C778" w14:textId="7C53CF22" w:rsidR="00DF551D" w:rsidRDefault="00DF551D">
      <w:pPr>
        <w:pStyle w:val="CommentText"/>
      </w:pPr>
      <w:r>
        <w:rPr>
          <w:rStyle w:val="CommentReference"/>
        </w:rPr>
        <w:annotationRef/>
      </w:r>
      <w:r>
        <w:t xml:space="preserve">Find more sources to back this up. </w:t>
      </w:r>
    </w:p>
    <w:p w14:paraId="2023111A" w14:textId="7DA1E204" w:rsidR="00DF551D" w:rsidRDefault="00DF551D">
      <w:pPr>
        <w:pStyle w:val="CommentText"/>
      </w:pPr>
      <w:r>
        <w:t xml:space="preserve">Jake got closer to this conclusion, but did not quite make it. </w:t>
      </w:r>
    </w:p>
  </w:comment>
  <w:comment w:id="63" w:author="Scott Gleason" w:date="2014-06-26T17:41:00Z" w:initials="SG">
    <w:p w14:paraId="6071D9FE" w14:textId="4510F8DD" w:rsidR="00DF551D" w:rsidRDefault="00DF551D">
      <w:pPr>
        <w:pStyle w:val="CommentText"/>
      </w:pPr>
      <w:r>
        <w:rPr>
          <w:rStyle w:val="CommentReference"/>
        </w:rPr>
        <w:annotationRef/>
      </w:r>
      <w:r>
        <w:t xml:space="preserve">Can you do this to make it clear these are ‘combination sputtering’ references? </w:t>
      </w:r>
    </w:p>
    <w:p w14:paraId="373345FE" w14:textId="3B80BF4E" w:rsidR="00DF551D" w:rsidRDefault="00DF551D">
      <w:pPr>
        <w:pStyle w:val="CommentText"/>
      </w:pPr>
      <w:r>
        <w:t>Or do they have to go at the end of the sentence where this information will be lost?</w:t>
      </w:r>
    </w:p>
  </w:comment>
  <w:comment w:id="69" w:author="Scott Gleason" w:date="2014-10-17T17:06:00Z" w:initials="SG">
    <w:p w14:paraId="386C9301" w14:textId="7CF645B1" w:rsidR="00DF551D" w:rsidRDefault="00DF551D">
      <w:pPr>
        <w:pStyle w:val="CommentText"/>
      </w:pPr>
      <w:r>
        <w:rPr>
          <w:rStyle w:val="CommentReference"/>
        </w:rPr>
        <w:annotationRef/>
      </w:r>
      <w:r>
        <w:t>SMG corrosion has not been studied!!!</w:t>
      </w:r>
    </w:p>
  </w:comment>
  <w:comment w:id="70" w:author="Scott Gleason" w:date="2015-04-27T11:35:00Z" w:initials="SG">
    <w:p w14:paraId="70ED658B" w14:textId="5D27C98E" w:rsidR="00DF551D" w:rsidRDefault="00DF551D">
      <w:pPr>
        <w:pStyle w:val="CommentText"/>
      </w:pPr>
      <w:r>
        <w:rPr>
          <w:rStyle w:val="CommentReference"/>
        </w:rPr>
        <w:annotationRef/>
      </w:r>
      <w:r>
        <w:t xml:space="preserve">Ideal </w:t>
      </w:r>
      <w:proofErr w:type="spellStart"/>
      <w:r>
        <w:t>Tsub</w:t>
      </w:r>
      <w:proofErr w:type="spellEnd"/>
      <w:r>
        <w:t xml:space="preserve"> may exist because high temp atoms behave like liquid on the surface and are thus quenched. This is not a true deposition then (gas to solid). See Yu’s paper</w:t>
      </w:r>
    </w:p>
  </w:comment>
  <w:comment w:id="71" w:author="Scott Gleason" w:date="2015-04-08T14:26:00Z" w:initials="SG">
    <w:p w14:paraId="75842B46" w14:textId="5A02E427" w:rsidR="00DF551D" w:rsidRDefault="00DF551D">
      <w:pPr>
        <w:pStyle w:val="CommentText"/>
      </w:pPr>
      <w:r>
        <w:rPr>
          <w:rStyle w:val="CommentReference"/>
        </w:rPr>
        <w:annotationRef/>
      </w:r>
      <w:r>
        <w:t>Normally would expect faster cooled glass to be less dense. Check this.</w:t>
      </w:r>
    </w:p>
  </w:comment>
  <w:comment w:id="72" w:author="Scott Gleason" w:date="2014-11-24T14:38:00Z" w:initials="SG">
    <w:p w14:paraId="6BC90AED" w14:textId="3085C581" w:rsidR="00DF551D" w:rsidRDefault="00DF551D">
      <w:pPr>
        <w:pStyle w:val="CommentText"/>
      </w:pPr>
      <w:r>
        <w:rPr>
          <w:rStyle w:val="CommentReference"/>
        </w:rPr>
        <w:annotationRef/>
      </w:r>
      <w:r>
        <w:t>Can probably cut this so next section is less redundant</w:t>
      </w:r>
    </w:p>
  </w:comment>
  <w:comment w:id="74" w:author="Scott Gleason" w:date="2014-10-06T10:56:00Z" w:initials="SG">
    <w:p w14:paraId="32764B25" w14:textId="77777777" w:rsidR="00DF551D" w:rsidRDefault="00DF551D">
      <w:pPr>
        <w:pStyle w:val="CommentText"/>
      </w:pPr>
      <w:r>
        <w:rPr>
          <w:rStyle w:val="CommentReference"/>
        </w:rPr>
        <w:annotationRef/>
      </w:r>
      <w:r>
        <w:t xml:space="preserve">Add more sources here. </w:t>
      </w:r>
    </w:p>
    <w:p w14:paraId="15FE4494" w14:textId="77777777" w:rsidR="00DF551D" w:rsidRDefault="00DF551D">
      <w:pPr>
        <w:pStyle w:val="CommentText"/>
      </w:pPr>
    </w:p>
    <w:p w14:paraId="4CD99E03" w14:textId="40D8B83C" w:rsidR="00DF551D" w:rsidRDefault="00DF551D">
      <w:pPr>
        <w:pStyle w:val="CommentText"/>
      </w:pPr>
      <w:r>
        <w:t>Number 26 (Middle ref in next sentence)?</w:t>
      </w:r>
    </w:p>
  </w:comment>
  <w:comment w:id="75" w:author="Scott Gleason" w:date="2014-06-30T15:04:00Z" w:initials="SG">
    <w:p w14:paraId="787F71A8" w14:textId="1B776D6D" w:rsidR="00DF551D" w:rsidRPr="00D53AC4" w:rsidRDefault="00DF551D"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6" w:author="Scott Gleason" w:date="2014-06-25T12:14:00Z" w:initials="SG">
    <w:p w14:paraId="1F9C0C46" w14:textId="31846813" w:rsidR="00DF551D" w:rsidRDefault="00DF551D"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DF551D" w:rsidRDefault="00DF551D"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77" w:author="Scott Gleason" w:date="2015-05-06T12:03:00Z" w:initials="SG">
    <w:p w14:paraId="75FA0C3C" w14:textId="61FC9110" w:rsidR="00DF551D" w:rsidRDefault="00DF551D">
      <w:pPr>
        <w:pStyle w:val="CommentText"/>
      </w:pPr>
      <w:r>
        <w:rPr>
          <w:rStyle w:val="CommentReference"/>
        </w:rPr>
        <w:annotationRef/>
      </w:r>
      <w:r>
        <w:t xml:space="preserve">Organic glasses are carbon based, molecular are Si or other elements. </w:t>
      </w:r>
    </w:p>
  </w:comment>
  <w:comment w:id="82" w:author="Scott Gleason" w:date="2015-05-06T14:02:00Z" w:initials="SG">
    <w:p w14:paraId="7A0A1483" w14:textId="7A26CAAF" w:rsidR="00DF551D" w:rsidRDefault="00DF551D">
      <w:pPr>
        <w:pStyle w:val="CommentText"/>
      </w:pPr>
      <w:r>
        <w:rPr>
          <w:rStyle w:val="CommentReference"/>
        </w:rPr>
        <w:annotationRef/>
      </w:r>
      <w:r>
        <w:t xml:space="preserve">Melting of solid to liquid is an endothermic reaction (i.e. heat needs to be supplied to the reaction). </w:t>
      </w:r>
    </w:p>
  </w:comment>
  <w:comment w:id="83" w:author="Scott Gleason" w:date="2014-11-24T14:57:00Z" w:initials="SG">
    <w:p w14:paraId="40392668" w14:textId="190F99BA" w:rsidR="00DF551D" w:rsidRDefault="00DF551D">
      <w:pPr>
        <w:pStyle w:val="CommentText"/>
      </w:pPr>
      <w:r>
        <w:rPr>
          <w:rStyle w:val="CommentReference"/>
        </w:rPr>
        <w:annotationRef/>
      </w:r>
      <w:r>
        <w:t xml:space="preserve">Find a proper/ full definition of </w:t>
      </w:r>
      <w:proofErr w:type="spellStart"/>
      <w:r>
        <w:t>Tf</w:t>
      </w:r>
      <w:proofErr w:type="spellEnd"/>
      <w:r>
        <w:t>!</w:t>
      </w:r>
    </w:p>
  </w:comment>
  <w:comment w:id="84" w:author="Scott Gleason" w:date="2014-10-01T16:23:00Z" w:initials="SG">
    <w:p w14:paraId="3A6D5AC7" w14:textId="4E21D33D" w:rsidR="00DF551D" w:rsidRDefault="00DF551D">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88" w:author="Scott Gleason" w:date="2015-05-06T14:14:00Z" w:initials="SG">
    <w:p w14:paraId="1F6F148D" w14:textId="232DDD0A" w:rsidR="00DF551D" w:rsidRDefault="00DF551D">
      <w:pPr>
        <w:pStyle w:val="CommentText"/>
      </w:pPr>
      <w:r>
        <w:rPr>
          <w:rStyle w:val="CommentReference"/>
        </w:rPr>
        <w:annotationRef/>
      </w:r>
      <w:r>
        <w:t xml:space="preserve">Technically this may be Organic (paper figure of molecular structure has C-rings). </w:t>
      </w:r>
    </w:p>
  </w:comment>
  <w:comment w:id="90" w:author="Scott Gleason" w:date="2014-06-30T14:12:00Z" w:initials="SG">
    <w:p w14:paraId="1035DF7D" w14:textId="014FDDF8" w:rsidR="00DF551D" w:rsidRDefault="00DF551D">
      <w:pPr>
        <w:pStyle w:val="CommentText"/>
      </w:pPr>
      <w:r>
        <w:rPr>
          <w:rStyle w:val="CommentReference"/>
        </w:rPr>
        <w:annotationRef/>
      </w:r>
      <w:r>
        <w:t xml:space="preserve">Have some other references around this point. Should have a look at them. </w:t>
      </w:r>
    </w:p>
  </w:comment>
  <w:comment w:id="94" w:author="Scott Gleason" w:date="2014-10-01T16:26:00Z" w:initials="SG">
    <w:p w14:paraId="11D90264" w14:textId="4FBD91C2" w:rsidR="00DF551D" w:rsidRDefault="00DF551D">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99" w:author="Scott Gleason" w:date="2014-11-21T10:51:00Z" w:initials="SG">
    <w:p w14:paraId="0660CD82" w14:textId="189FBB5C" w:rsidR="00DF551D" w:rsidRDefault="00DF551D">
      <w:pPr>
        <w:pStyle w:val="CommentText"/>
      </w:pPr>
      <w:r>
        <w:rPr>
          <w:rStyle w:val="CommentReference"/>
        </w:rPr>
        <w:annotationRef/>
      </w:r>
      <w:proofErr w:type="spellStart"/>
      <w:r>
        <w:t>Nakamaya</w:t>
      </w:r>
      <w:proofErr w:type="spellEnd"/>
      <w:r>
        <w:t xml:space="preserve"> paper has a similar conclusion. Try to combine here. </w:t>
      </w:r>
    </w:p>
  </w:comment>
  <w:comment w:id="100" w:author="Scott Gleason" w:date="2014-11-21T10:52:00Z" w:initials="SG">
    <w:p w14:paraId="2DCDCF5C" w14:textId="21A09CAE" w:rsidR="00DF551D" w:rsidRDefault="00DF551D">
      <w:pPr>
        <w:pStyle w:val="CommentText"/>
      </w:pPr>
      <w:r>
        <w:rPr>
          <w:rStyle w:val="CommentReference"/>
        </w:rPr>
        <w:annotationRef/>
      </w:r>
      <w:r>
        <w:t xml:space="preserve">Conclusion made by other paper, but for ‘dense’ glasses. </w:t>
      </w:r>
    </w:p>
  </w:comment>
  <w:comment w:id="101" w:author="Scott Gleason" w:date="2014-11-19T16:34:00Z" w:initials="SG">
    <w:p w14:paraId="3550DD9F" w14:textId="522BC536" w:rsidR="00DF551D" w:rsidRDefault="00DF551D">
      <w:pPr>
        <w:pStyle w:val="CommentText"/>
      </w:pPr>
      <w:r>
        <w:rPr>
          <w:rStyle w:val="CommentReference"/>
        </w:rPr>
        <w:annotationRef/>
      </w:r>
      <w:r>
        <w:t>Angell paper says m=40 is the lower limit for SMGs. This is about Yu’s m value…</w:t>
      </w:r>
    </w:p>
    <w:p w14:paraId="29A78B0A" w14:textId="77777777" w:rsidR="00DF551D" w:rsidRDefault="00DF551D">
      <w:pPr>
        <w:pStyle w:val="CommentText"/>
      </w:pPr>
    </w:p>
    <w:p w14:paraId="1B8DD195" w14:textId="7432A458" w:rsidR="00DF551D" w:rsidRDefault="00DF551D">
      <w:pPr>
        <w:pStyle w:val="CommentText"/>
      </w:pPr>
      <w:r>
        <w:t>Re-read both papers and rewrite this section.</w:t>
      </w:r>
    </w:p>
  </w:comment>
  <w:comment w:id="105" w:author="Scott Gleason" w:date="2014-09-29T11:57:00Z" w:initials="SG">
    <w:p w14:paraId="75C6969C" w14:textId="5AF36447" w:rsidR="00DF551D" w:rsidRDefault="00DF551D">
      <w:pPr>
        <w:pStyle w:val="CommentText"/>
      </w:pPr>
      <w:r>
        <w:rPr>
          <w:rStyle w:val="CommentReference"/>
        </w:rPr>
        <w:annotationRef/>
      </w:r>
      <w:r>
        <w:t xml:space="preserve">Assuming this based on the definition. </w:t>
      </w:r>
    </w:p>
  </w:comment>
  <w:comment w:id="107" w:author="Scott Gleason" w:date="2015-01-05T14:59:00Z" w:initials="SG">
    <w:p w14:paraId="4DA7450C" w14:textId="158DC6BA" w:rsidR="00DF551D" w:rsidRDefault="00DF551D">
      <w:pPr>
        <w:pStyle w:val="CommentText"/>
      </w:pPr>
      <w:r>
        <w:rPr>
          <w:rStyle w:val="CommentReference"/>
        </w:rPr>
        <w:annotationRef/>
      </w:r>
      <w:r>
        <w:t>Normal Glasses only has SRO</w:t>
      </w:r>
    </w:p>
    <w:p w14:paraId="3ABA5422" w14:textId="2E19B7CE" w:rsidR="00DF551D" w:rsidRDefault="00DF551D">
      <w:pPr>
        <w:pStyle w:val="CommentText"/>
      </w:pPr>
      <w:r>
        <w:t>Crystals have LRO (Donald S. of MIT)</w:t>
      </w:r>
    </w:p>
    <w:p w14:paraId="193A6902" w14:textId="77777777" w:rsidR="00DF551D" w:rsidRDefault="00DF551D">
      <w:pPr>
        <w:pStyle w:val="CommentText"/>
      </w:pPr>
    </w:p>
    <w:p w14:paraId="2010490F" w14:textId="2DEF2DAB" w:rsidR="00DF551D" w:rsidRDefault="00DF551D">
      <w:pPr>
        <w:pStyle w:val="CommentText"/>
      </w:pPr>
      <w:r>
        <w:t>So MRO is not a typical situation.</w:t>
      </w:r>
    </w:p>
  </w:comment>
  <w:comment w:id="108" w:author="Scott Gleason" w:date="2015-05-06T15:58:00Z" w:initials="SG">
    <w:p w14:paraId="420999B6" w14:textId="01AC65E6" w:rsidR="00DF551D" w:rsidRDefault="00DF551D">
      <w:pPr>
        <w:pStyle w:val="CommentText"/>
      </w:pPr>
      <w:r>
        <w:rPr>
          <w:rStyle w:val="CommentReference"/>
        </w:rPr>
        <w:annotationRef/>
      </w:r>
      <w:r>
        <w:t xml:space="preserve">Think 3D printing layering. </w:t>
      </w:r>
    </w:p>
  </w:comment>
  <w:comment w:id="110" w:author="Scott Gleason" w:date="2014-11-17T17:40:00Z" w:initials="SG">
    <w:p w14:paraId="7EA8256A" w14:textId="2CC23209" w:rsidR="00DF551D" w:rsidRDefault="00DF551D">
      <w:pPr>
        <w:pStyle w:val="CommentText"/>
      </w:pPr>
      <w:r>
        <w:rPr>
          <w:rStyle w:val="CommentReference"/>
        </w:rPr>
        <w:annotationRef/>
      </w:r>
      <w:r>
        <w:t xml:space="preserve">Would even slower rates produce SMG? </w:t>
      </w:r>
    </w:p>
    <w:p w14:paraId="6D9CA065" w14:textId="4F74C83B" w:rsidR="00DF551D" w:rsidRDefault="00DF551D">
      <w:pPr>
        <w:pStyle w:val="CommentText"/>
      </w:pPr>
      <w:r>
        <w:t xml:space="preserve">Check their parameters again. </w:t>
      </w:r>
    </w:p>
  </w:comment>
  <w:comment w:id="115" w:author="Scott Gleason" w:date="2014-11-13T16:37:00Z" w:initials="SG">
    <w:p w14:paraId="7E3260BC" w14:textId="65EED415" w:rsidR="00DF551D" w:rsidRDefault="00DF551D" w:rsidP="007B4C64">
      <w:pPr>
        <w:rPr>
          <w:b/>
        </w:rPr>
      </w:pPr>
      <w:r>
        <w:rPr>
          <w:rStyle w:val="CommentReference"/>
        </w:rPr>
        <w:annotationRef/>
      </w:r>
      <w:r>
        <w:rPr>
          <w:b/>
        </w:rPr>
        <w:t>Outline for 3.4</w:t>
      </w:r>
    </w:p>
    <w:p w14:paraId="2994DA8D" w14:textId="6DB5FAD0" w:rsidR="00DF551D" w:rsidRPr="00001C88" w:rsidRDefault="00DF551D" w:rsidP="007B4C64">
      <w:pPr>
        <w:ind w:left="720"/>
        <w:rPr>
          <w:b/>
        </w:rPr>
      </w:pPr>
      <w:r w:rsidRPr="00001C88">
        <w:rPr>
          <w:b/>
        </w:rPr>
        <w:t>Human Body bio-compatibility requirements</w:t>
      </w:r>
    </w:p>
    <w:p w14:paraId="4E912472" w14:textId="77777777" w:rsidR="00DF551D" w:rsidRPr="00001C88" w:rsidRDefault="00DF551D" w:rsidP="007B4C64">
      <w:pPr>
        <w:ind w:left="720"/>
        <w:rPr>
          <w:b/>
        </w:rPr>
      </w:pPr>
      <w:r w:rsidRPr="00001C88">
        <w:rPr>
          <w:b/>
        </w:rPr>
        <w:t>Current bio-material limitations</w:t>
      </w:r>
    </w:p>
    <w:p w14:paraId="312FFF5C" w14:textId="77777777" w:rsidR="00DF551D" w:rsidRPr="00001C88" w:rsidRDefault="00DF551D" w:rsidP="007B4C64">
      <w:pPr>
        <w:ind w:left="720"/>
        <w:rPr>
          <w:b/>
        </w:rPr>
      </w:pPr>
      <w:r w:rsidRPr="00001C88">
        <w:rPr>
          <w:b/>
        </w:rPr>
        <w:t>Constant elements rolls in body</w:t>
      </w:r>
    </w:p>
    <w:p w14:paraId="19642D03" w14:textId="77777777" w:rsidR="00DF551D" w:rsidRDefault="00DF551D" w:rsidP="007B4C64">
      <w:pPr>
        <w:ind w:left="720"/>
        <w:rPr>
          <w:b/>
        </w:rPr>
      </w:pPr>
      <w:r>
        <w:rPr>
          <w:b/>
        </w:rPr>
        <w:t>Corrosion</w:t>
      </w:r>
    </w:p>
    <w:p w14:paraId="331F9598" w14:textId="77777777" w:rsidR="00DF551D" w:rsidRPr="00001C88" w:rsidRDefault="00DF551D" w:rsidP="007B4C64">
      <w:pPr>
        <w:ind w:left="720"/>
        <w:rPr>
          <w:b/>
        </w:rPr>
      </w:pPr>
      <w:r w:rsidRPr="00001C88">
        <w:rPr>
          <w:b/>
        </w:rPr>
        <w:t xml:space="preserve">Hydrogen evolution </w:t>
      </w:r>
    </w:p>
    <w:p w14:paraId="5DBAC953" w14:textId="77777777" w:rsidR="00DF551D" w:rsidRPr="00001C88" w:rsidRDefault="00DF551D" w:rsidP="007B4C64">
      <w:pPr>
        <w:ind w:left="720"/>
        <w:rPr>
          <w:b/>
        </w:rPr>
      </w:pPr>
      <w:r w:rsidRPr="00001C88">
        <w:rPr>
          <w:b/>
        </w:rPr>
        <w:t xml:space="preserve">Pitting corrosion </w:t>
      </w:r>
    </w:p>
    <w:p w14:paraId="5C81EDB2" w14:textId="2B9B1D0C" w:rsidR="00DF551D" w:rsidRPr="007B4C64" w:rsidRDefault="00DF551D" w:rsidP="007B4C64">
      <w:pPr>
        <w:ind w:left="720"/>
        <w:rPr>
          <w:b/>
        </w:rPr>
      </w:pPr>
      <w:r>
        <w:rPr>
          <w:b/>
        </w:rPr>
        <w:t>Cell viability testing?</w:t>
      </w:r>
    </w:p>
  </w:comment>
  <w:comment w:id="119" w:author="Scott Gleason" w:date="2014-11-14T11:53:00Z" w:initials="SG">
    <w:p w14:paraId="1A9664F2" w14:textId="7EC068BF" w:rsidR="00DF551D" w:rsidRDefault="00DF551D">
      <w:pPr>
        <w:pStyle w:val="CommentText"/>
      </w:pPr>
      <w:r>
        <w:rPr>
          <w:rStyle w:val="CommentReference"/>
        </w:rPr>
        <w:annotationRef/>
      </w:r>
      <w:r>
        <w:t>Review article reference. Go back and add in the original reference later.</w:t>
      </w:r>
    </w:p>
  </w:comment>
  <w:comment w:id="120" w:author="Scott Gleason" w:date="2014-11-14T10:29:00Z" w:initials="SG">
    <w:p w14:paraId="2BC38322" w14:textId="3CA1E974" w:rsidR="00DF551D" w:rsidRDefault="00DF551D">
      <w:pPr>
        <w:pStyle w:val="CommentText"/>
      </w:pPr>
      <w:r>
        <w:rPr>
          <w:rStyle w:val="CommentReference"/>
        </w:rPr>
        <w:annotationRef/>
      </w:r>
      <w:r>
        <w:t>Should be additional sources to back this.</w:t>
      </w:r>
    </w:p>
  </w:comment>
  <w:comment w:id="124" w:author="Scott Gleason" w:date="2015-05-07T10:27:00Z" w:initials="SG">
    <w:p w14:paraId="5C4BF1BE" w14:textId="7E8862DC" w:rsidR="00DF551D" w:rsidRDefault="00DF551D">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5" w:author="Scott Gleason" w:date="2014-11-21T11:21:00Z" w:initials="SG">
    <w:p w14:paraId="69DAC1B6" w14:textId="0D85A7AC" w:rsidR="00DF551D" w:rsidRDefault="00DF551D">
      <w:pPr>
        <w:pStyle w:val="CommentText"/>
      </w:pPr>
      <w:r>
        <w:rPr>
          <w:rStyle w:val="CommentReference"/>
        </w:rPr>
        <w:annotationRef/>
      </w:r>
      <w:r>
        <w:t xml:space="preserve">May not be the reason. May have to do with electron flow. Re-read Jones Chapter 3 to see what it says. </w:t>
      </w:r>
    </w:p>
  </w:comment>
  <w:comment w:id="127" w:author="Scott Gleason" w:date="2015-05-07T10:37:00Z" w:initials="SG">
    <w:p w14:paraId="4F6D81B6" w14:textId="3E4512D0" w:rsidR="00DF551D" w:rsidRDefault="00DF551D">
      <w:pPr>
        <w:pStyle w:val="CommentText"/>
      </w:pPr>
      <w:r>
        <w:rPr>
          <w:rStyle w:val="CommentReference"/>
        </w:rPr>
        <w:annotationRef/>
      </w:r>
      <w:proofErr w:type="gramStart"/>
      <w:r>
        <w:t>i.e</w:t>
      </w:r>
      <w:proofErr w:type="gramEnd"/>
      <w:r>
        <w:t>. The Potential is a larger number</w:t>
      </w:r>
      <w:r>
        <w:br/>
        <w:t>( -1.0 V &lt; -0.5 V)</w:t>
      </w:r>
    </w:p>
  </w:comment>
  <w:comment w:id="134" w:author="Scott Gleason" w:date="2015-01-05T15:55:00Z" w:initials="SG">
    <w:p w14:paraId="4A762401" w14:textId="3EA20AE5" w:rsidR="00DF551D" w:rsidRDefault="00DF551D">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however SMG produced shows it is often more dense. Will need results to check this…</w:t>
      </w:r>
    </w:p>
  </w:comment>
  <w:comment w:id="146" w:author="Scott Gleason" w:date="2015-02-11T17:25:00Z" w:initials="SG">
    <w:p w14:paraId="2591AB56" w14:textId="62BFFE33" w:rsidR="00DF551D" w:rsidRDefault="00DF551D">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50" w:author="Scott Gleason" w:date="2014-11-18T16:26:00Z" w:initials="SG">
    <w:p w14:paraId="02B9B6AE" w14:textId="77777777" w:rsidR="00DF551D" w:rsidRDefault="00DF551D" w:rsidP="003703E9">
      <w:pPr>
        <w:pStyle w:val="CommentText"/>
      </w:pPr>
      <w:r>
        <w:rPr>
          <w:rStyle w:val="CommentReference"/>
        </w:rPr>
        <w:annotationRef/>
      </w:r>
      <w:r>
        <w:t xml:space="preserve">Probably will be much closer to the 50 W end (Jake topped out at 55 W). </w:t>
      </w:r>
    </w:p>
    <w:p w14:paraId="29A1D6AD" w14:textId="77777777" w:rsidR="00DF551D" w:rsidRDefault="00DF551D"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DF551D" w:rsidRDefault="00DF551D" w:rsidP="003703E9">
      <w:pPr>
        <w:pStyle w:val="CommentText"/>
      </w:pPr>
      <w:r>
        <w:t xml:space="preserve">Therefore expect greater deposition efficiencies and to not require as much power. </w:t>
      </w:r>
    </w:p>
    <w:p w14:paraId="0DA7C884" w14:textId="77777777" w:rsidR="00DF551D" w:rsidRDefault="00DF551D" w:rsidP="003703E9">
      <w:pPr>
        <w:pStyle w:val="CommentText"/>
      </w:pPr>
      <w:proofErr w:type="spellStart"/>
      <w:r>
        <w:t>ZrCuNiAl</w:t>
      </w:r>
      <w:proofErr w:type="spellEnd"/>
      <w:r>
        <w:t xml:space="preserve"> used 50 – 150 W, but we cannot get power that high unless we use 3 inch targets (not practical).</w:t>
      </w:r>
    </w:p>
  </w:comment>
  <w:comment w:id="154" w:author="Scott Gleason" w:date="2014-11-21T11:41:00Z" w:initials="SG">
    <w:p w14:paraId="2B0E7DC3" w14:textId="06B26AAE" w:rsidR="00DF551D" w:rsidRDefault="00DF551D">
      <w:pPr>
        <w:pStyle w:val="CommentText"/>
      </w:pPr>
      <w:r>
        <w:rPr>
          <w:rStyle w:val="CommentReference"/>
        </w:rPr>
        <w:annotationRef/>
      </w:r>
      <w:r>
        <w:t>Wedge mould to get amorphous metal!</w:t>
      </w:r>
    </w:p>
  </w:comment>
  <w:comment w:id="166" w:author="Scott Gleason" w:date="2015-01-05T16:32:00Z" w:initials="SG">
    <w:p w14:paraId="70B4113B" w14:textId="490A1FB5" w:rsidR="00DF551D" w:rsidRDefault="00DF551D">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6D2FD4BF" w15:done="0"/>
  <w15:commentEx w15:paraId="40E8B9F8" w15:done="0"/>
  <w15:commentEx w15:paraId="0C83B21F" w15:done="0"/>
  <w15:commentEx w15:paraId="03020542" w15:done="0"/>
  <w15:commentEx w15:paraId="219680FE" w15:done="0"/>
  <w15:commentEx w15:paraId="38F49FB2" w15:done="0"/>
  <w15:commentEx w15:paraId="41A0BC4A" w15:done="0"/>
  <w15:commentEx w15:paraId="145EC0A1" w15:done="0"/>
  <w15:commentEx w15:paraId="449B3AFA" w15:done="0"/>
  <w15:commentEx w15:paraId="1C07ACBC" w15:done="0"/>
  <w15:commentEx w15:paraId="3675713B"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97EDC7" w14:textId="77777777" w:rsidR="007F236E" w:rsidRDefault="007F236E" w:rsidP="00693C3C">
      <w:pPr>
        <w:spacing w:after="0" w:line="240" w:lineRule="auto"/>
      </w:pPr>
      <w:r>
        <w:separator/>
      </w:r>
    </w:p>
  </w:endnote>
  <w:endnote w:type="continuationSeparator" w:id="0">
    <w:p w14:paraId="283821C4" w14:textId="77777777" w:rsidR="007F236E" w:rsidRDefault="007F236E"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DF551D" w:rsidRDefault="00DF551D">
        <w:pPr>
          <w:pStyle w:val="Footer"/>
          <w:jc w:val="center"/>
        </w:pPr>
        <w:r>
          <w:fldChar w:fldCharType="begin"/>
        </w:r>
        <w:r>
          <w:instrText xml:space="preserve"> PAGE   \* MERGEFORMAT </w:instrText>
        </w:r>
        <w:r>
          <w:fldChar w:fldCharType="separate"/>
        </w:r>
        <w:r w:rsidR="002461C5">
          <w:rPr>
            <w:noProof/>
          </w:rPr>
          <w:t>24</w:t>
        </w:r>
        <w:r>
          <w:rPr>
            <w:noProof/>
          </w:rPr>
          <w:fldChar w:fldCharType="end"/>
        </w:r>
      </w:p>
    </w:sdtContent>
  </w:sdt>
  <w:p w14:paraId="410BFEB8" w14:textId="77777777" w:rsidR="00DF551D" w:rsidRDefault="00DF55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CB6E6B" w14:textId="77777777" w:rsidR="007F236E" w:rsidRDefault="007F236E" w:rsidP="00693C3C">
      <w:pPr>
        <w:spacing w:after="0" w:line="240" w:lineRule="auto"/>
      </w:pPr>
      <w:r>
        <w:separator/>
      </w:r>
    </w:p>
  </w:footnote>
  <w:footnote w:type="continuationSeparator" w:id="0">
    <w:p w14:paraId="5EB32422" w14:textId="77777777" w:rsidR="007F236E" w:rsidRDefault="007F236E"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DF551D" w:rsidRPr="00262D5B" w:rsidRDefault="00DF551D" w:rsidP="004B1F67">
    <w:pPr>
      <w:pStyle w:val="Header"/>
      <w:jc w:val="center"/>
      <w:rPr>
        <w:sz w:val="18"/>
        <w:szCs w:val="18"/>
      </w:rPr>
    </w:pPr>
    <w:r w:rsidRPr="00262D5B">
      <w:rPr>
        <w:sz w:val="18"/>
        <w:szCs w:val="18"/>
      </w:rPr>
      <w:t>University of New South Wales</w:t>
    </w:r>
  </w:p>
  <w:p w14:paraId="1DAB6E33" w14:textId="77777777" w:rsidR="00DF551D" w:rsidRPr="00262D5B" w:rsidRDefault="00DF551D" w:rsidP="004B1F67">
    <w:pPr>
      <w:pStyle w:val="Header"/>
      <w:jc w:val="center"/>
      <w:rPr>
        <w:sz w:val="18"/>
        <w:szCs w:val="18"/>
      </w:rPr>
    </w:pPr>
    <w:r w:rsidRPr="00262D5B">
      <w:rPr>
        <w:sz w:val="18"/>
        <w:szCs w:val="18"/>
      </w:rPr>
      <w:t>Faculty of Science</w:t>
    </w:r>
  </w:p>
  <w:p w14:paraId="54AF57E5" w14:textId="77777777" w:rsidR="00DF551D" w:rsidRPr="004B1F67" w:rsidRDefault="00DF551D"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6B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0C64"/>
    <w:rsid w:val="0020325F"/>
    <w:rsid w:val="002038E0"/>
    <w:rsid w:val="00203F93"/>
    <w:rsid w:val="00204240"/>
    <w:rsid w:val="0020436C"/>
    <w:rsid w:val="00207D0A"/>
    <w:rsid w:val="00210006"/>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B3E"/>
    <w:rsid w:val="002E1C05"/>
    <w:rsid w:val="002E200C"/>
    <w:rsid w:val="002E2A38"/>
    <w:rsid w:val="002E3FC1"/>
    <w:rsid w:val="002E54A0"/>
    <w:rsid w:val="002E574E"/>
    <w:rsid w:val="002E5994"/>
    <w:rsid w:val="002E5C2C"/>
    <w:rsid w:val="002E6499"/>
    <w:rsid w:val="002E7EB3"/>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6D68"/>
    <w:rsid w:val="003E72CD"/>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4EA6"/>
    <w:rsid w:val="00405EE9"/>
    <w:rsid w:val="0040600C"/>
    <w:rsid w:val="004064C4"/>
    <w:rsid w:val="00406784"/>
    <w:rsid w:val="00406B40"/>
    <w:rsid w:val="00407B48"/>
    <w:rsid w:val="00410E06"/>
    <w:rsid w:val="004121A1"/>
    <w:rsid w:val="0041378A"/>
    <w:rsid w:val="0041522F"/>
    <w:rsid w:val="00415739"/>
    <w:rsid w:val="0041591A"/>
    <w:rsid w:val="0041630D"/>
    <w:rsid w:val="004165ED"/>
    <w:rsid w:val="00420ADD"/>
    <w:rsid w:val="00421AE3"/>
    <w:rsid w:val="004228D9"/>
    <w:rsid w:val="0042500A"/>
    <w:rsid w:val="00426050"/>
    <w:rsid w:val="004273DA"/>
    <w:rsid w:val="00427FA3"/>
    <w:rsid w:val="00430DAD"/>
    <w:rsid w:val="00431029"/>
    <w:rsid w:val="00431158"/>
    <w:rsid w:val="00431C48"/>
    <w:rsid w:val="00432DEC"/>
    <w:rsid w:val="00433975"/>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6DDD"/>
    <w:rsid w:val="004B7D5E"/>
    <w:rsid w:val="004C1058"/>
    <w:rsid w:val="004C3805"/>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5F7938"/>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74FF"/>
    <w:rsid w:val="00767677"/>
    <w:rsid w:val="00767A36"/>
    <w:rsid w:val="00767DA6"/>
    <w:rsid w:val="007705F6"/>
    <w:rsid w:val="0077065A"/>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6E"/>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538F"/>
    <w:rsid w:val="00935B38"/>
    <w:rsid w:val="00935BF5"/>
    <w:rsid w:val="0093650A"/>
    <w:rsid w:val="0093790F"/>
    <w:rsid w:val="00937FB2"/>
    <w:rsid w:val="00940628"/>
    <w:rsid w:val="009468FD"/>
    <w:rsid w:val="00947B9A"/>
    <w:rsid w:val="0095003F"/>
    <w:rsid w:val="00950627"/>
    <w:rsid w:val="009509AB"/>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4E26"/>
    <w:rsid w:val="00B254AD"/>
    <w:rsid w:val="00B262BF"/>
    <w:rsid w:val="00B27730"/>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D10CD"/>
    <w:rsid w:val="00BD1829"/>
    <w:rsid w:val="00BD2B85"/>
    <w:rsid w:val="00BD5982"/>
    <w:rsid w:val="00BD599E"/>
    <w:rsid w:val="00BD5B1A"/>
    <w:rsid w:val="00BD5F13"/>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8CC"/>
    <w:rsid w:val="00C52E61"/>
    <w:rsid w:val="00C55744"/>
    <w:rsid w:val="00C56400"/>
    <w:rsid w:val="00C568E4"/>
    <w:rsid w:val="00C56FD6"/>
    <w:rsid w:val="00C61175"/>
    <w:rsid w:val="00C617A3"/>
    <w:rsid w:val="00C63B83"/>
    <w:rsid w:val="00C64322"/>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876"/>
    <w:rsid w:val="00D20BB8"/>
    <w:rsid w:val="00D213F3"/>
    <w:rsid w:val="00D22573"/>
    <w:rsid w:val="00D23089"/>
    <w:rsid w:val="00D25007"/>
    <w:rsid w:val="00D26272"/>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039"/>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4C1E"/>
    <w:rsid w:val="00F958E3"/>
    <w:rsid w:val="00F9685F"/>
    <w:rsid w:val="00F96D90"/>
    <w:rsid w:val="00F97197"/>
    <w:rsid w:val="00F97886"/>
    <w:rsid w:val="00F97BF7"/>
    <w:rsid w:val="00F97F56"/>
    <w:rsid w:val="00FA0A18"/>
    <w:rsid w:val="00FA137A"/>
    <w:rsid w:val="00FA2DA6"/>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1B8485-FF3D-4BF1-81D0-FB046240E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3</TotalTime>
  <Pages>38</Pages>
  <Words>34922</Words>
  <Characters>199058</Characters>
  <Application>Microsoft Office Word</Application>
  <DocSecurity>0</DocSecurity>
  <Lines>1658</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5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02</cp:revision>
  <cp:lastPrinted>2015-04-22T05:11:00Z</cp:lastPrinted>
  <dcterms:created xsi:type="dcterms:W3CDTF">2015-04-22T05:10:00Z</dcterms:created>
  <dcterms:modified xsi:type="dcterms:W3CDTF">2015-05-07T00:58:00Z</dcterms:modified>
</cp:coreProperties>
</file>